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898FE" w14:textId="3B32B408" w:rsidR="00626CBF" w:rsidRDefault="00626CBF" w:rsidP="006833D5">
      <w:pPr>
        <w:pStyle w:val="Heading1"/>
        <w:spacing w:before="0" w:line="216" w:lineRule="auto"/>
        <w:ind w:left="0"/>
        <w:rPr>
          <w:rFonts w:ascii="Times New Roman" w:hAnsi="Times New Roman" w:cs="Times New Roman"/>
          <w:w w:val="95"/>
        </w:rPr>
      </w:pPr>
      <w:r w:rsidRPr="00626CBF">
        <w:rPr>
          <w:rFonts w:ascii="Times New Roman" w:hAnsi="Times New Roman" w:cs="Times New Roman"/>
          <w:w w:val="95"/>
        </w:rPr>
        <w:t>Test-retest reliability of functional connectivity in depressed adolescents</w:t>
      </w:r>
    </w:p>
    <w:p w14:paraId="233178D7" w14:textId="77777777" w:rsidR="00626CBF" w:rsidRDefault="00626CBF" w:rsidP="006833D5">
      <w:pPr>
        <w:pStyle w:val="Heading1"/>
        <w:spacing w:before="0" w:line="216" w:lineRule="auto"/>
        <w:ind w:left="0"/>
        <w:rPr>
          <w:rFonts w:ascii="Times New Roman" w:hAnsi="Times New Roman" w:cs="Times New Roman"/>
          <w:w w:val="95"/>
        </w:rPr>
      </w:pPr>
    </w:p>
    <w:p w14:paraId="66C3DB04" w14:textId="390759B9" w:rsidR="00626CBF" w:rsidRDefault="00626CBF" w:rsidP="006833D5">
      <w:pPr>
        <w:pStyle w:val="Heading1"/>
        <w:spacing w:before="0" w:line="216" w:lineRule="auto"/>
        <w:ind w:left="0"/>
        <w:rPr>
          <w:rFonts w:ascii="Times New Roman" w:hAnsi="Times New Roman" w:cs="Times New Roman"/>
          <w:w w:val="95"/>
          <w:vertAlign w:val="superscript"/>
        </w:rPr>
      </w:pPr>
      <w:r w:rsidRPr="00626CBF">
        <w:rPr>
          <w:rFonts w:ascii="Times New Roman" w:hAnsi="Times New Roman" w:cs="Times New Roman"/>
          <w:w w:val="95"/>
        </w:rPr>
        <w:t>Chris C. Camp</w:t>
      </w:r>
      <w:r w:rsidRPr="00626CBF">
        <w:rPr>
          <w:rFonts w:ascii="Times New Roman" w:hAnsi="Times New Roman" w:cs="Times New Roman"/>
          <w:w w:val="95"/>
          <w:vertAlign w:val="superscript"/>
        </w:rPr>
        <w:t>1</w:t>
      </w:r>
      <w:r w:rsidRPr="00626CBF">
        <w:rPr>
          <w:rFonts w:ascii="Times New Roman" w:hAnsi="Times New Roman" w:cs="Times New Roman"/>
          <w:w w:val="95"/>
        </w:rPr>
        <w:t>, Stephanie Noble</w:t>
      </w:r>
      <w:r w:rsidR="00872788">
        <w:rPr>
          <w:rFonts w:ascii="Times New Roman" w:hAnsi="Times New Roman" w:cs="Times New Roman"/>
          <w:w w:val="95"/>
          <w:vertAlign w:val="superscript"/>
        </w:rPr>
        <w:t>2</w:t>
      </w:r>
      <w:r w:rsidRPr="00626CBF">
        <w:rPr>
          <w:rFonts w:ascii="Times New Roman" w:hAnsi="Times New Roman" w:cs="Times New Roman"/>
          <w:w w:val="95"/>
        </w:rPr>
        <w:t>, Dustin Scheinost</w:t>
      </w:r>
      <w:r w:rsidR="00872788">
        <w:rPr>
          <w:rFonts w:ascii="Times New Roman" w:hAnsi="Times New Roman" w:cs="Times New Roman"/>
          <w:w w:val="95"/>
          <w:vertAlign w:val="superscript"/>
        </w:rPr>
        <w:t>2</w:t>
      </w:r>
      <w:r w:rsidRPr="00626CBF">
        <w:rPr>
          <w:rFonts w:ascii="Times New Roman" w:hAnsi="Times New Roman" w:cs="Times New Roman"/>
          <w:w w:val="95"/>
        </w:rPr>
        <w:t>, Argyris Stringaris</w:t>
      </w:r>
      <w:r w:rsidR="00872788">
        <w:rPr>
          <w:rFonts w:ascii="Times New Roman" w:hAnsi="Times New Roman" w:cs="Times New Roman"/>
          <w:w w:val="95"/>
          <w:vertAlign w:val="superscript"/>
        </w:rPr>
        <w:t>3,4</w:t>
      </w:r>
      <w:r w:rsidRPr="00626CBF">
        <w:rPr>
          <w:rFonts w:ascii="Times New Roman" w:hAnsi="Times New Roman" w:cs="Times New Roman"/>
          <w:w w:val="95"/>
        </w:rPr>
        <w:t>, and Dylan M. Nielson</w:t>
      </w:r>
      <w:r w:rsidR="00872788">
        <w:rPr>
          <w:rFonts w:ascii="Times New Roman" w:hAnsi="Times New Roman" w:cs="Times New Roman"/>
          <w:w w:val="95"/>
          <w:vertAlign w:val="superscript"/>
        </w:rPr>
        <w:t>5</w:t>
      </w:r>
    </w:p>
    <w:p w14:paraId="68345877" w14:textId="77777777" w:rsidR="00626CBF" w:rsidRDefault="00626CBF" w:rsidP="006833D5">
      <w:pPr>
        <w:pStyle w:val="Heading1"/>
        <w:spacing w:before="0" w:line="216" w:lineRule="auto"/>
        <w:ind w:left="0"/>
        <w:rPr>
          <w:rFonts w:ascii="Times New Roman" w:hAnsi="Times New Roman" w:cs="Times New Roman"/>
          <w:w w:val="95"/>
        </w:rPr>
      </w:pPr>
    </w:p>
    <w:p w14:paraId="2D178DB7" w14:textId="77777777" w:rsidR="009C154D" w:rsidRDefault="00626CBF" w:rsidP="00626CBF">
      <w:pPr>
        <w:pStyle w:val="BodyText"/>
        <w:rPr>
          <w:b/>
          <w:sz w:val="24"/>
          <w:szCs w:val="24"/>
        </w:rPr>
      </w:pPr>
      <w:r w:rsidRPr="00626CBF">
        <w:rPr>
          <w:b/>
          <w:sz w:val="24"/>
          <w:szCs w:val="24"/>
          <w:vertAlign w:val="superscript"/>
        </w:rPr>
        <w:t>1</w:t>
      </w:r>
      <w:r w:rsidR="009C154D" w:rsidRPr="009C154D">
        <w:t xml:space="preserve"> </w:t>
      </w:r>
      <w:r w:rsidR="009C154D" w:rsidRPr="009C154D">
        <w:rPr>
          <w:b/>
          <w:sz w:val="24"/>
          <w:szCs w:val="24"/>
        </w:rPr>
        <w:t>Interdepartmental Neuroscience Program, Yale University School of Medicine, Yale University, New Haven, CT</w:t>
      </w:r>
    </w:p>
    <w:p w14:paraId="2E337ABB" w14:textId="7DCF7DEE" w:rsidR="00626CBF" w:rsidRPr="00626CBF" w:rsidRDefault="00A31A2B" w:rsidP="00626CBF">
      <w:pPr>
        <w:pStyle w:val="BodyText"/>
        <w:rPr>
          <w:b/>
          <w:sz w:val="24"/>
          <w:szCs w:val="24"/>
        </w:rPr>
      </w:pPr>
      <w:r>
        <w:rPr>
          <w:b/>
          <w:sz w:val="24"/>
          <w:szCs w:val="24"/>
          <w:vertAlign w:val="superscript"/>
        </w:rPr>
        <w:t>2</w:t>
      </w:r>
      <w:r w:rsidR="00626CBF" w:rsidRPr="00626CBF">
        <w:rPr>
          <w:b/>
          <w:sz w:val="24"/>
          <w:szCs w:val="24"/>
        </w:rPr>
        <w:t xml:space="preserve">Department of Radiology and Biomedical Imaging, </w:t>
      </w:r>
      <w:r w:rsidR="009C154D" w:rsidRPr="009C154D">
        <w:rPr>
          <w:b/>
          <w:sz w:val="24"/>
          <w:szCs w:val="24"/>
        </w:rPr>
        <w:t>Yale University School of Medicine, Yale University, New Haven, CT</w:t>
      </w:r>
    </w:p>
    <w:p w14:paraId="07F832E6" w14:textId="6A09D41D" w:rsidR="00626CBF" w:rsidRDefault="00A31A2B" w:rsidP="00626CBF">
      <w:pPr>
        <w:pStyle w:val="BodyText"/>
        <w:rPr>
          <w:b/>
          <w:sz w:val="24"/>
          <w:szCs w:val="24"/>
        </w:rPr>
      </w:pPr>
      <w:r>
        <w:rPr>
          <w:b/>
          <w:sz w:val="24"/>
          <w:szCs w:val="24"/>
          <w:vertAlign w:val="superscript"/>
        </w:rPr>
        <w:t>3</w:t>
      </w:r>
      <w:r w:rsidR="00626CBF" w:rsidRPr="00626CBF">
        <w:rPr>
          <w:b/>
          <w:sz w:val="24"/>
          <w:szCs w:val="24"/>
        </w:rPr>
        <w:t>Division of Psychiatry and Division of Psychology and Language Sciences, University College London</w:t>
      </w:r>
      <w:r w:rsidR="009C154D">
        <w:rPr>
          <w:b/>
          <w:sz w:val="24"/>
          <w:szCs w:val="24"/>
        </w:rPr>
        <w:t>, London, UK</w:t>
      </w:r>
    </w:p>
    <w:p w14:paraId="161B486F" w14:textId="28C38980" w:rsidR="00872788" w:rsidRPr="007050CF" w:rsidRDefault="00872788" w:rsidP="00626CBF">
      <w:pPr>
        <w:pStyle w:val="BodyText"/>
        <w:rPr>
          <w:b/>
          <w:sz w:val="24"/>
          <w:szCs w:val="24"/>
        </w:rPr>
      </w:pPr>
      <w:r>
        <w:rPr>
          <w:b/>
          <w:sz w:val="24"/>
          <w:szCs w:val="24"/>
          <w:vertAlign w:val="superscript"/>
        </w:rPr>
        <w:t>4</w:t>
      </w:r>
      <w:r w:rsidR="00BC712E">
        <w:rPr>
          <w:b/>
          <w:sz w:val="24"/>
          <w:szCs w:val="24"/>
        </w:rPr>
        <w:t>1</w:t>
      </w:r>
      <w:r w:rsidR="00BC712E" w:rsidRPr="00BC712E">
        <w:rPr>
          <w:b/>
          <w:sz w:val="24"/>
          <w:szCs w:val="24"/>
          <w:vertAlign w:val="superscript"/>
        </w:rPr>
        <w:t>st</w:t>
      </w:r>
      <w:r w:rsidR="00BC712E">
        <w:rPr>
          <w:b/>
          <w:sz w:val="24"/>
          <w:szCs w:val="24"/>
        </w:rPr>
        <w:t xml:space="preserve"> Department of Psychiatry, National and </w:t>
      </w:r>
      <w:proofErr w:type="spellStart"/>
      <w:r w:rsidR="00BC712E">
        <w:rPr>
          <w:b/>
          <w:sz w:val="24"/>
          <w:szCs w:val="24"/>
        </w:rPr>
        <w:t>Kapodistrian</w:t>
      </w:r>
      <w:proofErr w:type="spellEnd"/>
      <w:r w:rsidR="00BC712E">
        <w:rPr>
          <w:b/>
          <w:sz w:val="24"/>
          <w:szCs w:val="24"/>
        </w:rPr>
        <w:t xml:space="preserve"> University of Athens</w:t>
      </w:r>
      <w:r w:rsidR="008B6C54">
        <w:rPr>
          <w:b/>
          <w:sz w:val="24"/>
          <w:szCs w:val="24"/>
        </w:rPr>
        <w:t>,</w:t>
      </w:r>
      <w:r w:rsidR="00BC712E">
        <w:rPr>
          <w:b/>
          <w:sz w:val="24"/>
          <w:szCs w:val="24"/>
        </w:rPr>
        <w:t xml:space="preserve"> </w:t>
      </w:r>
      <w:proofErr w:type="spellStart"/>
      <w:r w:rsidR="00BC712E">
        <w:rPr>
          <w:b/>
          <w:sz w:val="24"/>
          <w:szCs w:val="24"/>
        </w:rPr>
        <w:t>Aiginition</w:t>
      </w:r>
      <w:proofErr w:type="spellEnd"/>
      <w:r w:rsidR="00BC712E">
        <w:rPr>
          <w:b/>
          <w:sz w:val="24"/>
          <w:szCs w:val="24"/>
        </w:rPr>
        <w:t xml:space="preserve"> Hospital</w:t>
      </w:r>
    </w:p>
    <w:p w14:paraId="1DD28FFE" w14:textId="0A40CDE7" w:rsidR="002461EE" w:rsidRDefault="00872788" w:rsidP="00626CBF">
      <w:pPr>
        <w:pStyle w:val="BodyText"/>
        <w:rPr>
          <w:b/>
          <w:sz w:val="24"/>
          <w:szCs w:val="24"/>
        </w:rPr>
      </w:pPr>
      <w:r>
        <w:rPr>
          <w:b/>
          <w:sz w:val="24"/>
          <w:szCs w:val="24"/>
          <w:vertAlign w:val="superscript"/>
        </w:rPr>
        <w:t>5</w:t>
      </w:r>
      <w:r w:rsidR="00626CBF" w:rsidRPr="00626CBF">
        <w:rPr>
          <w:b/>
          <w:sz w:val="24"/>
          <w:szCs w:val="24"/>
        </w:rPr>
        <w:t xml:space="preserve">Center for Multimodal Neuroimaging, National Institute of Mental Health, </w:t>
      </w:r>
      <w:r w:rsidR="009C154D">
        <w:rPr>
          <w:b/>
          <w:sz w:val="24"/>
          <w:szCs w:val="24"/>
        </w:rPr>
        <w:t>Bethesda, MD</w:t>
      </w:r>
    </w:p>
    <w:p w14:paraId="64939782" w14:textId="58784C70" w:rsidR="00626CBF" w:rsidRDefault="00626CBF" w:rsidP="00626CBF">
      <w:pPr>
        <w:pStyle w:val="BodyText"/>
        <w:rPr>
          <w:b/>
          <w:sz w:val="24"/>
          <w:szCs w:val="24"/>
        </w:rPr>
      </w:pPr>
    </w:p>
    <w:p w14:paraId="278B5842" w14:textId="77777777" w:rsidR="00880FFB" w:rsidRDefault="00BE1A87" w:rsidP="00626CBF">
      <w:pPr>
        <w:pStyle w:val="BodyText"/>
        <w:rPr>
          <w:b/>
          <w:sz w:val="24"/>
          <w:szCs w:val="24"/>
        </w:rPr>
      </w:pPr>
      <w:r>
        <w:rPr>
          <w:b/>
          <w:sz w:val="24"/>
          <w:szCs w:val="24"/>
        </w:rPr>
        <w:t xml:space="preserve">Corresponding author: </w:t>
      </w:r>
    </w:p>
    <w:p w14:paraId="0574C2CD" w14:textId="65BD7187" w:rsidR="00880FFB" w:rsidRDefault="00BE1A87" w:rsidP="00626CBF">
      <w:pPr>
        <w:pStyle w:val="BodyText"/>
        <w:rPr>
          <w:b/>
          <w:sz w:val="24"/>
          <w:szCs w:val="24"/>
        </w:rPr>
      </w:pPr>
      <w:r>
        <w:rPr>
          <w:b/>
          <w:sz w:val="24"/>
          <w:szCs w:val="24"/>
        </w:rPr>
        <w:t>Chris C. Camp</w:t>
      </w:r>
    </w:p>
    <w:p w14:paraId="7088BC67" w14:textId="03022C08" w:rsidR="00880FFB" w:rsidRDefault="00E043EA" w:rsidP="00626CBF">
      <w:pPr>
        <w:pStyle w:val="BodyText"/>
        <w:rPr>
          <w:b/>
          <w:sz w:val="24"/>
          <w:szCs w:val="24"/>
        </w:rPr>
      </w:pPr>
      <w:r>
        <w:rPr>
          <w:b/>
          <w:sz w:val="24"/>
          <w:szCs w:val="24"/>
        </w:rPr>
        <w:t xml:space="preserve">Magnetic Resonance Research Center, </w:t>
      </w:r>
      <w:r w:rsidR="00880FFB" w:rsidRPr="00880FFB">
        <w:rPr>
          <w:b/>
          <w:sz w:val="24"/>
          <w:szCs w:val="24"/>
        </w:rPr>
        <w:t>300 Cedar St</w:t>
      </w:r>
      <w:r w:rsidR="00880FFB">
        <w:rPr>
          <w:b/>
          <w:sz w:val="24"/>
          <w:szCs w:val="24"/>
        </w:rPr>
        <w:t>.</w:t>
      </w:r>
      <w:r w:rsidR="00880FFB" w:rsidRPr="00880FFB">
        <w:rPr>
          <w:b/>
          <w:sz w:val="24"/>
          <w:szCs w:val="24"/>
        </w:rPr>
        <w:t xml:space="preserve">, New Haven, </w:t>
      </w:r>
      <w:r w:rsidR="00A26B2A" w:rsidRPr="00880FFB">
        <w:rPr>
          <w:b/>
          <w:sz w:val="24"/>
          <w:szCs w:val="24"/>
        </w:rPr>
        <w:t>CT</w:t>
      </w:r>
      <w:r w:rsidR="00A26B2A">
        <w:rPr>
          <w:b/>
          <w:sz w:val="24"/>
          <w:szCs w:val="24"/>
        </w:rPr>
        <w:t xml:space="preserve">, </w:t>
      </w:r>
      <w:r w:rsidR="00A26B2A" w:rsidRPr="00880FFB">
        <w:rPr>
          <w:b/>
          <w:sz w:val="24"/>
          <w:szCs w:val="24"/>
        </w:rPr>
        <w:t>06520</w:t>
      </w:r>
      <w:r w:rsidR="00880FFB" w:rsidRPr="00880FFB">
        <w:rPr>
          <w:b/>
          <w:sz w:val="24"/>
          <w:szCs w:val="24"/>
        </w:rPr>
        <w:t xml:space="preserve">-8043 </w:t>
      </w:r>
    </w:p>
    <w:p w14:paraId="3E06A0ED" w14:textId="77777777" w:rsidR="00880FFB" w:rsidRDefault="00880FFB" w:rsidP="00626CBF">
      <w:pPr>
        <w:pStyle w:val="BodyText"/>
        <w:rPr>
          <w:b/>
          <w:sz w:val="24"/>
          <w:szCs w:val="24"/>
        </w:rPr>
      </w:pPr>
      <w:r w:rsidRPr="00880FFB">
        <w:rPr>
          <w:b/>
          <w:sz w:val="24"/>
          <w:szCs w:val="24"/>
        </w:rPr>
        <w:t xml:space="preserve">Tel: </w:t>
      </w:r>
      <w:r>
        <w:rPr>
          <w:b/>
          <w:sz w:val="24"/>
          <w:szCs w:val="24"/>
        </w:rPr>
        <w:t>(843) 737-1797</w:t>
      </w:r>
    </w:p>
    <w:p w14:paraId="1A195934" w14:textId="3A6F7240" w:rsidR="00F31B7F" w:rsidRDefault="008B265C" w:rsidP="00626CBF">
      <w:pPr>
        <w:pStyle w:val="BodyText"/>
        <w:rPr>
          <w:b/>
          <w:sz w:val="24"/>
          <w:szCs w:val="24"/>
        </w:rPr>
      </w:pPr>
      <w:hyperlink r:id="rId11" w:history="1">
        <w:r w:rsidR="00880FFB" w:rsidRPr="005978B5">
          <w:rPr>
            <w:rStyle w:val="Hyperlink"/>
            <w:b/>
            <w:sz w:val="24"/>
            <w:szCs w:val="24"/>
          </w:rPr>
          <w:t>chris.camp@yale.edu</w:t>
        </w:r>
      </w:hyperlink>
      <w:r w:rsidR="00BE1A87">
        <w:rPr>
          <w:b/>
          <w:sz w:val="24"/>
          <w:szCs w:val="24"/>
        </w:rPr>
        <w:t xml:space="preserve"> </w:t>
      </w:r>
    </w:p>
    <w:p w14:paraId="682A8580" w14:textId="74514057" w:rsidR="00386BBE" w:rsidRDefault="00386BBE" w:rsidP="00626CBF">
      <w:pPr>
        <w:pStyle w:val="BodyText"/>
        <w:rPr>
          <w:b/>
          <w:sz w:val="24"/>
          <w:szCs w:val="24"/>
        </w:rPr>
      </w:pPr>
    </w:p>
    <w:p w14:paraId="6C1E4935" w14:textId="1E0E9E52" w:rsidR="00A96886" w:rsidRDefault="007C07CF" w:rsidP="00626CBF">
      <w:pPr>
        <w:pStyle w:val="BodyText"/>
        <w:rPr>
          <w:b/>
          <w:sz w:val="24"/>
          <w:szCs w:val="24"/>
        </w:rPr>
      </w:pPr>
      <w:r>
        <w:rPr>
          <w:b/>
          <w:sz w:val="24"/>
          <w:szCs w:val="24"/>
        </w:rPr>
        <w:t>Short title: Reliability</w:t>
      </w:r>
      <w:r w:rsidR="00A47D05" w:rsidRPr="00A47D05">
        <w:rPr>
          <w:b/>
          <w:sz w:val="24"/>
          <w:szCs w:val="24"/>
        </w:rPr>
        <w:t xml:space="preserve"> of </w:t>
      </w:r>
      <w:proofErr w:type="spellStart"/>
      <w:r w:rsidR="00A47D05" w:rsidRPr="00A47D05">
        <w:rPr>
          <w:b/>
          <w:sz w:val="24"/>
          <w:szCs w:val="24"/>
        </w:rPr>
        <w:t>rsfMRI</w:t>
      </w:r>
      <w:proofErr w:type="spellEnd"/>
      <w:r w:rsidR="00A47D05" w:rsidRPr="00A47D05">
        <w:rPr>
          <w:b/>
          <w:sz w:val="24"/>
          <w:szCs w:val="24"/>
        </w:rPr>
        <w:t xml:space="preserve"> in adolescent MDD</w:t>
      </w:r>
    </w:p>
    <w:p w14:paraId="2D3B27FE" w14:textId="77777777" w:rsidR="00A96886" w:rsidRDefault="00A96886">
      <w:pPr>
        <w:rPr>
          <w:b/>
          <w:szCs w:val="24"/>
        </w:rPr>
      </w:pPr>
    </w:p>
    <w:p w14:paraId="5179FB69" w14:textId="77777777" w:rsidR="00A96886" w:rsidRPr="001F45E9" w:rsidRDefault="00A96886" w:rsidP="00A96886">
      <w:pPr>
        <w:pStyle w:val="BodyText"/>
        <w:rPr>
          <w:sz w:val="24"/>
          <w:szCs w:val="24"/>
        </w:rPr>
      </w:pPr>
      <w:r w:rsidRPr="001F45E9">
        <w:rPr>
          <w:spacing w:val="-2"/>
          <w:sz w:val="24"/>
          <w:szCs w:val="24"/>
        </w:rPr>
        <w:t>Keywords:</w:t>
      </w:r>
    </w:p>
    <w:p w14:paraId="4FAED791" w14:textId="73713086" w:rsidR="00A96886" w:rsidRPr="001F45E9" w:rsidRDefault="00A96886" w:rsidP="00A96886">
      <w:pPr>
        <w:rPr>
          <w:szCs w:val="24"/>
        </w:rPr>
        <w:sectPr w:rsidR="00A96886" w:rsidRPr="001F45E9" w:rsidSect="00A96886">
          <w:headerReference w:type="default" r:id="rId12"/>
          <w:footerReference w:type="default" r:id="rId13"/>
          <w:pgSz w:w="12240" w:h="15840"/>
          <w:pgMar w:top="1440" w:right="1440" w:bottom="1440" w:left="1440" w:header="720" w:footer="720" w:gutter="0"/>
          <w:cols w:space="720"/>
          <w:docGrid w:linePitch="326"/>
        </w:sectPr>
      </w:pPr>
      <w:r>
        <w:rPr>
          <w:szCs w:val="24"/>
        </w:rPr>
        <w:t>fMRI, functional connectivity, test-retest reliability, psychiatry, major depressive disorder, adolescen</w:t>
      </w:r>
      <w:r w:rsidR="0065794B">
        <w:rPr>
          <w:szCs w:val="24"/>
        </w:rPr>
        <w:t>ce</w:t>
      </w:r>
    </w:p>
    <w:p w14:paraId="1DD29001" w14:textId="0E9D3255" w:rsidR="002461EE" w:rsidRPr="002C4074" w:rsidRDefault="005664D9" w:rsidP="002C4074">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ABSTRACT</w:t>
      </w:r>
    </w:p>
    <w:p w14:paraId="30770B18" w14:textId="38181ADB" w:rsidR="00F83DB8" w:rsidRDefault="00F83DB8" w:rsidP="00F83DB8">
      <w:pPr>
        <w:pStyle w:val="BodyText"/>
        <w:rPr>
          <w:bCs/>
          <w:sz w:val="24"/>
          <w:szCs w:val="24"/>
        </w:rPr>
      </w:pPr>
      <w:r>
        <w:rPr>
          <w:b/>
          <w:sz w:val="24"/>
          <w:szCs w:val="24"/>
        </w:rPr>
        <w:t xml:space="preserve">Introduction: </w:t>
      </w:r>
      <w:r>
        <w:rPr>
          <w:bCs/>
          <w:sz w:val="24"/>
          <w:szCs w:val="24"/>
        </w:rPr>
        <w:t xml:space="preserve">The test-retest reliability of fMRI functional connectivity is critical to identifying reproducible biomarkers for psychiatric illness. Low reliability limits the observable effect size of brain-behavior associations. Despite this, few studies have explored reliability in populations with psychiatric illnesses or across age groups. Several reliability metrics exist that can offer complementary perspectives for exploring this issue; univariate metrics capture reliability of individual connections, while multivariate metrics reflect stability of the entire connectome. </w:t>
      </w:r>
      <w:r>
        <w:rPr>
          <w:b/>
          <w:sz w:val="24"/>
          <w:szCs w:val="24"/>
        </w:rPr>
        <w:t xml:space="preserve">Methods: </w:t>
      </w:r>
      <w:r>
        <w:rPr>
          <w:bCs/>
          <w:sz w:val="24"/>
          <w:szCs w:val="24"/>
        </w:rPr>
        <w:t xml:space="preserve">Here, we investigate </w:t>
      </w:r>
      <w:r w:rsidR="002171F8">
        <w:rPr>
          <w:bCs/>
          <w:sz w:val="24"/>
          <w:szCs w:val="24"/>
        </w:rPr>
        <w:t xml:space="preserve">functional connectivity </w:t>
      </w:r>
      <w:r>
        <w:rPr>
          <w:bCs/>
          <w:sz w:val="24"/>
          <w:szCs w:val="24"/>
        </w:rPr>
        <w:t xml:space="preserve">reliability </w:t>
      </w:r>
      <w:r w:rsidR="002171F8">
        <w:rPr>
          <w:bCs/>
          <w:sz w:val="24"/>
          <w:szCs w:val="24"/>
        </w:rPr>
        <w:t xml:space="preserve">in </w:t>
      </w:r>
      <w:r>
        <w:rPr>
          <w:bCs/>
          <w:sz w:val="24"/>
          <w:szCs w:val="24"/>
        </w:rPr>
        <w:t xml:space="preserve">a longitudinal cohort of 88 adolescents with and without major depressive disorder (MDD). We compare a univariate metric, intraclass correlation coefficient (ICC), and two multivariate metrics, fingerprinting and discriminability. </w:t>
      </w:r>
      <w:r>
        <w:rPr>
          <w:b/>
          <w:sz w:val="24"/>
          <w:szCs w:val="24"/>
        </w:rPr>
        <w:t xml:space="preserve">Results: </w:t>
      </w:r>
      <w:r>
        <w:rPr>
          <w:bCs/>
          <w:sz w:val="24"/>
          <w:szCs w:val="24"/>
        </w:rPr>
        <w:t xml:space="preserve">Depressed adolescents had marginally higher mean ICC </w:t>
      </w:r>
      <w:r>
        <w:rPr>
          <w:sz w:val="24"/>
          <w:szCs w:val="24"/>
        </w:rPr>
        <w:t>(</w:t>
      </w:r>
      <w:proofErr w:type="spellStart"/>
      <w:r>
        <w:rPr>
          <w:sz w:val="24"/>
          <w:szCs w:val="24"/>
        </w:rPr>
        <w:t>μ</w:t>
      </w:r>
      <w:r>
        <w:rPr>
          <w:sz w:val="24"/>
          <w:szCs w:val="24"/>
          <w:vertAlign w:val="subscript"/>
        </w:rPr>
        <w:t>MDD</w:t>
      </w:r>
      <w:proofErr w:type="spellEnd"/>
      <w:r>
        <w:rPr>
          <w:sz w:val="24"/>
          <w:szCs w:val="24"/>
        </w:rPr>
        <w:t xml:space="preserve">=0.34, 95% CI=0.27–0.42; </w:t>
      </w:r>
      <w:proofErr w:type="spellStart"/>
      <w:r>
        <w:rPr>
          <w:sz w:val="24"/>
          <w:szCs w:val="24"/>
        </w:rPr>
        <w:t>μ</w:t>
      </w:r>
      <w:r>
        <w:rPr>
          <w:sz w:val="24"/>
          <w:szCs w:val="24"/>
          <w:vertAlign w:val="subscript"/>
        </w:rPr>
        <w:t>HV</w:t>
      </w:r>
      <w:proofErr w:type="spellEnd"/>
      <w:r>
        <w:rPr>
          <w:sz w:val="24"/>
          <w:szCs w:val="24"/>
        </w:rPr>
        <w:t>=0.24, 95% CI=0.17–0.31)</w:t>
      </w:r>
      <w:r w:rsidR="002171F8">
        <w:rPr>
          <w:sz w:val="24"/>
          <w:szCs w:val="24"/>
        </w:rPr>
        <w:t>,</w:t>
      </w:r>
      <w:r>
        <w:rPr>
          <w:bCs/>
          <w:sz w:val="24"/>
          <w:szCs w:val="24"/>
        </w:rPr>
        <w:t xml:space="preserve"> </w:t>
      </w:r>
      <w:r w:rsidR="002171F8">
        <w:rPr>
          <w:bCs/>
          <w:sz w:val="24"/>
          <w:szCs w:val="24"/>
        </w:rPr>
        <w:t>but</w:t>
      </w:r>
      <w:r>
        <w:rPr>
          <w:bCs/>
          <w:sz w:val="24"/>
          <w:szCs w:val="24"/>
        </w:rPr>
        <w:t xml:space="preserve"> both groups had poor average ICCs (&lt;0.4). Fingerprinting was greater than chance and did not differ between groups </w:t>
      </w:r>
      <w:r>
        <w:rPr>
          <w:sz w:val="24"/>
          <w:szCs w:val="24"/>
        </w:rPr>
        <w:t>(FI</w:t>
      </w:r>
      <w:r>
        <w:rPr>
          <w:sz w:val="24"/>
          <w:szCs w:val="24"/>
          <w:vertAlign w:val="subscript"/>
        </w:rPr>
        <w:t>HV</w:t>
      </w:r>
      <w:r>
        <w:rPr>
          <w:sz w:val="24"/>
          <w:szCs w:val="24"/>
        </w:rPr>
        <w:t xml:space="preserve"> = 0.53; FI</w:t>
      </w:r>
      <w:r>
        <w:rPr>
          <w:sz w:val="24"/>
          <w:szCs w:val="24"/>
          <w:vertAlign w:val="subscript"/>
        </w:rPr>
        <w:t>MDD</w:t>
      </w:r>
      <w:r>
        <w:rPr>
          <w:sz w:val="24"/>
          <w:szCs w:val="24"/>
        </w:rPr>
        <w:t xml:space="preserve"> = 0.45; Poisson tests </w:t>
      </w:r>
      <w:r>
        <w:rPr>
          <w:i/>
          <w:iCs/>
          <w:spacing w:val="-2"/>
          <w:sz w:val="24"/>
          <w:szCs w:val="24"/>
        </w:rPr>
        <w:t>p</w:t>
      </w:r>
      <w:r>
        <w:rPr>
          <w:spacing w:val="-2"/>
          <w:sz w:val="24"/>
          <w:szCs w:val="24"/>
        </w:rPr>
        <w:t xml:space="preserve"> &lt; .001). D</w:t>
      </w:r>
      <w:r>
        <w:rPr>
          <w:bCs/>
          <w:sz w:val="24"/>
          <w:szCs w:val="24"/>
        </w:rPr>
        <w:t xml:space="preserve">iscriminability indicated high multivariate reliability in both groups </w:t>
      </w:r>
      <w:r w:rsidRPr="001F45E9">
        <w:rPr>
          <w:sz w:val="24"/>
          <w:szCs w:val="24"/>
        </w:rPr>
        <w:t>(</w:t>
      </w:r>
      <w:proofErr w:type="spellStart"/>
      <w:r w:rsidRPr="0087778D">
        <w:rPr>
          <w:i/>
          <w:iCs/>
          <w:sz w:val="24"/>
          <w:szCs w:val="24"/>
        </w:rPr>
        <w:t>Discr</w:t>
      </w:r>
      <w:r w:rsidRPr="0087778D">
        <w:rPr>
          <w:sz w:val="24"/>
          <w:szCs w:val="24"/>
          <w:vertAlign w:val="subscript"/>
        </w:rPr>
        <w:t>HV</w:t>
      </w:r>
      <w:proofErr w:type="spellEnd"/>
      <w:r>
        <w:rPr>
          <w:sz w:val="24"/>
          <w:szCs w:val="24"/>
        </w:rPr>
        <w:t xml:space="preserve"> = 0.75; </w:t>
      </w:r>
      <w:proofErr w:type="spellStart"/>
      <w:r w:rsidRPr="0087778D">
        <w:rPr>
          <w:i/>
          <w:iCs/>
          <w:sz w:val="24"/>
          <w:szCs w:val="24"/>
        </w:rPr>
        <w:t>Discr</w:t>
      </w:r>
      <w:r w:rsidRPr="0087778D">
        <w:rPr>
          <w:sz w:val="24"/>
          <w:szCs w:val="24"/>
          <w:vertAlign w:val="subscript"/>
        </w:rPr>
        <w:t>MDD</w:t>
      </w:r>
      <w:proofErr w:type="spellEnd"/>
      <w:r>
        <w:rPr>
          <w:sz w:val="24"/>
          <w:szCs w:val="24"/>
        </w:rPr>
        <w:t xml:space="preserve"> = 0.76; permutation tests </w:t>
      </w:r>
      <w:r>
        <w:rPr>
          <w:i/>
          <w:iCs/>
          <w:sz w:val="24"/>
          <w:szCs w:val="24"/>
        </w:rPr>
        <w:t>p</w:t>
      </w:r>
      <w:r>
        <w:rPr>
          <w:sz w:val="24"/>
          <w:szCs w:val="24"/>
        </w:rPr>
        <w:t xml:space="preserve"> &lt; .01</w:t>
      </w:r>
      <w:r w:rsidRPr="001F45E9">
        <w:rPr>
          <w:sz w:val="24"/>
          <w:szCs w:val="24"/>
        </w:rPr>
        <w:t>)</w:t>
      </w:r>
      <w:r>
        <w:rPr>
          <w:sz w:val="24"/>
          <w:szCs w:val="24"/>
        </w:rPr>
        <w:t>, comparable to a univariate ICC of 0.83</w:t>
      </w:r>
      <w:r>
        <w:rPr>
          <w:spacing w:val="-2"/>
          <w:sz w:val="24"/>
          <w:szCs w:val="24"/>
        </w:rPr>
        <w:t xml:space="preserve">. Neither univariate nor multivariate reliability was associated with symptom severity or edge-level effect size of group differences. </w:t>
      </w:r>
      <w:r>
        <w:rPr>
          <w:b/>
          <w:bCs/>
          <w:spacing w:val="-2"/>
          <w:sz w:val="24"/>
          <w:szCs w:val="24"/>
        </w:rPr>
        <w:t xml:space="preserve">Conclusions: </w:t>
      </w:r>
      <w:r>
        <w:rPr>
          <w:spacing w:val="-2"/>
          <w:sz w:val="24"/>
          <w:szCs w:val="24"/>
        </w:rPr>
        <w:t xml:space="preserve">Overall, we find little evidence for a relationship between depression and reliability of functional connectivity in adolescence. These findings suggest that </w:t>
      </w:r>
      <w:r w:rsidR="002171F8">
        <w:rPr>
          <w:spacing w:val="-2"/>
          <w:sz w:val="24"/>
          <w:szCs w:val="24"/>
        </w:rPr>
        <w:t>biomarker identification in</w:t>
      </w:r>
      <w:r>
        <w:rPr>
          <w:spacing w:val="-2"/>
          <w:sz w:val="24"/>
          <w:szCs w:val="24"/>
        </w:rPr>
        <w:t xml:space="preserve"> depression is not limited </w:t>
      </w:r>
      <w:r w:rsidR="002171F8">
        <w:rPr>
          <w:spacing w:val="-2"/>
          <w:sz w:val="24"/>
          <w:szCs w:val="24"/>
        </w:rPr>
        <w:t>due to</w:t>
      </w:r>
      <w:r>
        <w:rPr>
          <w:spacing w:val="-2"/>
          <w:sz w:val="24"/>
          <w:szCs w:val="24"/>
        </w:rPr>
        <w:t xml:space="preserve"> reliability relative to healthy </w:t>
      </w:r>
      <w:r w:rsidR="002171F8">
        <w:rPr>
          <w:spacing w:val="-2"/>
          <w:sz w:val="24"/>
          <w:szCs w:val="24"/>
        </w:rPr>
        <w:t>samples and</w:t>
      </w:r>
      <w:r>
        <w:rPr>
          <w:spacing w:val="-2"/>
          <w:sz w:val="24"/>
          <w:szCs w:val="24"/>
        </w:rPr>
        <w:t xml:space="preserve"> support the shift towards multivariate analysis for improved power and reliability. </w:t>
      </w:r>
    </w:p>
    <w:p w14:paraId="438EB50C" w14:textId="03EC4D81" w:rsidR="00F8044D" w:rsidRPr="00F8044D" w:rsidRDefault="00B60840" w:rsidP="006833D5">
      <w:pPr>
        <w:pStyle w:val="BodyText"/>
        <w:rPr>
          <w:bCs/>
          <w:sz w:val="24"/>
          <w:szCs w:val="24"/>
        </w:rPr>
      </w:pPr>
      <w:r>
        <w:rPr>
          <w:bCs/>
          <w:sz w:val="24"/>
          <w:szCs w:val="24"/>
        </w:rPr>
        <w:t>Clinical Trial</w:t>
      </w:r>
      <w:r w:rsidR="00AC559A">
        <w:rPr>
          <w:bCs/>
          <w:sz w:val="24"/>
          <w:szCs w:val="24"/>
        </w:rPr>
        <w:t xml:space="preserve"> Registration</w:t>
      </w:r>
      <w:r>
        <w:rPr>
          <w:bCs/>
          <w:sz w:val="24"/>
          <w:szCs w:val="24"/>
        </w:rPr>
        <w:t xml:space="preserve">: </w:t>
      </w:r>
      <w:r w:rsidRPr="00B60840">
        <w:rPr>
          <w:bCs/>
          <w:sz w:val="24"/>
          <w:szCs w:val="24"/>
        </w:rPr>
        <w:t xml:space="preserve">Characterization and Treatment of Adolescent Depression; </w:t>
      </w:r>
      <w:r w:rsidR="003D39ED" w:rsidRPr="003D39ED">
        <w:rPr>
          <w:bCs/>
          <w:sz w:val="24"/>
          <w:szCs w:val="24"/>
        </w:rPr>
        <w:t>https://clinicaltrials.gov</w:t>
      </w:r>
      <w:r w:rsidR="00E4355A">
        <w:rPr>
          <w:bCs/>
          <w:sz w:val="24"/>
          <w:szCs w:val="24"/>
        </w:rPr>
        <w:t>/</w:t>
      </w:r>
      <w:r w:rsidRPr="00B60840">
        <w:rPr>
          <w:bCs/>
          <w:sz w:val="24"/>
          <w:szCs w:val="24"/>
        </w:rPr>
        <w:t>; NCT03388606.</w:t>
      </w:r>
    </w:p>
    <w:p w14:paraId="106F165A" w14:textId="77777777" w:rsidR="00A96886" w:rsidRDefault="00A96886">
      <w:pPr>
        <w:rPr>
          <w:rFonts w:eastAsia="Arial"/>
          <w:b/>
          <w:bCs/>
          <w:spacing w:val="-2"/>
          <w:szCs w:val="24"/>
        </w:rPr>
      </w:pPr>
      <w:r>
        <w:rPr>
          <w:spacing w:val="-2"/>
        </w:rPr>
        <w:br w:type="page"/>
      </w:r>
    </w:p>
    <w:p w14:paraId="1DD29004" w14:textId="1558F300" w:rsidR="002461EE" w:rsidRPr="001F45E9" w:rsidRDefault="005664D9" w:rsidP="00AC559A">
      <w:pPr>
        <w:pStyle w:val="Heading1"/>
        <w:spacing w:before="0" w:line="480" w:lineRule="auto"/>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50376F1D" w:rsidR="00007995" w:rsidRDefault="0016777D" w:rsidP="00AC559A">
      <w:pPr>
        <w:pStyle w:val="BodyText"/>
        <w:spacing w:line="480" w:lineRule="auto"/>
        <w:rPr>
          <w:sz w:val="24"/>
          <w:szCs w:val="24"/>
        </w:rPr>
      </w:pPr>
      <w:r w:rsidRPr="0016777D">
        <w:rPr>
          <w:sz w:val="24"/>
          <w:szCs w:val="24"/>
        </w:rPr>
        <w:t xml:space="preserve">One of the foremost goals of neuroimaging work in psychiatry is to </w:t>
      </w:r>
      <w:r w:rsidR="005E09F7">
        <w:rPr>
          <w:sz w:val="24"/>
          <w:szCs w:val="24"/>
        </w:rPr>
        <w:t>identify</w:t>
      </w:r>
      <w:r w:rsidRPr="0016777D">
        <w:rPr>
          <w:sz w:val="24"/>
          <w:szCs w:val="24"/>
        </w:rPr>
        <w:t xml:space="preserve"> the brain correlates of psychiatric illnesses. </w:t>
      </w:r>
      <w:r w:rsidR="00007995" w:rsidRPr="001F45E9">
        <w:rPr>
          <w:sz w:val="24"/>
          <w:szCs w:val="24"/>
        </w:rPr>
        <w:t xml:space="preserve">However, </w:t>
      </w:r>
      <w:r w:rsidR="00600325">
        <w:rPr>
          <w:sz w:val="24"/>
          <w:szCs w:val="24"/>
        </w:rPr>
        <w:t xml:space="preserve">a major barrier to </w:t>
      </w:r>
      <w:r w:rsidR="002903CF">
        <w:rPr>
          <w:sz w:val="24"/>
          <w:szCs w:val="24"/>
        </w:rPr>
        <w:t>this</w:t>
      </w:r>
      <w:r w:rsidR="00600325">
        <w:rPr>
          <w:sz w:val="24"/>
          <w:szCs w:val="24"/>
        </w:rPr>
        <w:t xml:space="preserve"> is</w:t>
      </w:r>
      <w:r w:rsidR="00007995" w:rsidRPr="001F45E9">
        <w:rPr>
          <w:sz w:val="24"/>
          <w:szCs w:val="24"/>
        </w:rPr>
        <w:t xml:space="preserve"> the </w:t>
      </w:r>
      <w:r w:rsidR="00007995">
        <w:rPr>
          <w:sz w:val="24"/>
          <w:szCs w:val="24"/>
        </w:rPr>
        <w:t>reproducibility</w:t>
      </w:r>
      <w:r w:rsidR="00007995" w:rsidRPr="001F45E9">
        <w:rPr>
          <w:sz w:val="24"/>
          <w:szCs w:val="24"/>
        </w:rPr>
        <w:t xml:space="preserve"> </w:t>
      </w:r>
      <w:r w:rsidR="00007995">
        <w:rPr>
          <w:sz w:val="24"/>
          <w:szCs w:val="24"/>
        </w:rPr>
        <w:t xml:space="preserve">of </w:t>
      </w:r>
      <w:r w:rsidR="00007995" w:rsidRPr="001F45E9">
        <w:rPr>
          <w:sz w:val="24"/>
          <w:szCs w:val="24"/>
        </w:rPr>
        <w:t>neuroimaging findings.</w:t>
      </w:r>
      <w:r w:rsidR="00007995" w:rsidRPr="001F45E9">
        <w:rPr>
          <w:spacing w:val="23"/>
          <w:sz w:val="24"/>
          <w:szCs w:val="24"/>
        </w:rPr>
        <w:t xml:space="preserve"> </w:t>
      </w:r>
      <w:r w:rsidR="00007995" w:rsidRPr="001F45E9">
        <w:rPr>
          <w:sz w:val="24"/>
          <w:szCs w:val="24"/>
        </w:rPr>
        <w:t xml:space="preserve">The </w:t>
      </w:r>
      <w:r w:rsidR="00007995">
        <w:rPr>
          <w:sz w:val="24"/>
          <w:szCs w:val="24"/>
        </w:rPr>
        <w:t>“</w:t>
      </w:r>
      <w:r w:rsidR="00007995" w:rsidRPr="001F45E9">
        <w:rPr>
          <w:sz w:val="24"/>
          <w:szCs w:val="24"/>
        </w:rPr>
        <w:t xml:space="preserve">replication crisis” has highlighted the difficulty of </w:t>
      </w:r>
      <w:r w:rsidR="00C4745D" w:rsidRPr="001F45E9">
        <w:rPr>
          <w:sz w:val="24"/>
          <w:szCs w:val="24"/>
        </w:rPr>
        <w:t>reproducing</w:t>
      </w:r>
      <w:r w:rsidR="00C4745D">
        <w:rPr>
          <w:sz w:val="24"/>
          <w:szCs w:val="24"/>
        </w:rPr>
        <w:t xml:space="preserve"> </w:t>
      </w:r>
      <w:r w:rsidR="00C4745D" w:rsidRPr="001F45E9">
        <w:rPr>
          <w:sz w:val="24"/>
          <w:szCs w:val="24"/>
        </w:rPr>
        <w:t>underpowered</w:t>
      </w:r>
      <w:r w:rsidR="00007995" w:rsidRPr="001F45E9">
        <w:rPr>
          <w:sz w:val="24"/>
          <w:szCs w:val="24"/>
        </w:rPr>
        <w:t xml:space="preserve"> neuroimaging results</w:t>
      </w:r>
      <w:r w:rsidR="000720DD">
        <w:rPr>
          <w:sz w:val="24"/>
          <w:szCs w:val="24"/>
        </w:rPr>
        <w:t>, especially from functional magnetic resonance imaging (fMRI)</w:t>
      </w:r>
      <w:r w:rsidR="00007995" w:rsidRPr="001F45E9">
        <w:rPr>
          <w:sz w:val="24"/>
          <w:szCs w:val="24"/>
        </w:rPr>
        <w:t>. This lack of power is inseparable from the reliability of the data</w:t>
      </w:r>
      <w:r w:rsidR="00007995">
        <w:rPr>
          <w:sz w:val="24"/>
          <w:szCs w:val="24"/>
        </w:rPr>
        <w:t>.</w:t>
      </w:r>
      <w:r w:rsidR="00007995" w:rsidRPr="001F45E9">
        <w:rPr>
          <w:sz w:val="24"/>
          <w:szCs w:val="24"/>
        </w:rPr>
        <w:t xml:space="preserve"> </w:t>
      </w:r>
      <w:r w:rsidR="00007995">
        <w:rPr>
          <w:sz w:val="24"/>
          <w:szCs w:val="24"/>
        </w:rPr>
        <w:t>R</w:t>
      </w:r>
      <w:r w:rsidR="00007995" w:rsidRPr="001F45E9">
        <w:rPr>
          <w:sz w:val="24"/>
          <w:szCs w:val="24"/>
        </w:rPr>
        <w:t xml:space="preserve">eliability </w:t>
      </w:r>
      <w:r w:rsidR="00007995" w:rsidRPr="001F45E9">
        <w:rPr>
          <w:spacing w:val="-2"/>
          <w:sz w:val="24"/>
          <w:szCs w:val="24"/>
        </w:rPr>
        <w:t>places</w:t>
      </w:r>
      <w:r w:rsidR="00007995" w:rsidRPr="001F45E9">
        <w:rPr>
          <w:spacing w:val="-6"/>
          <w:sz w:val="24"/>
          <w:szCs w:val="24"/>
        </w:rPr>
        <w:t xml:space="preserve"> </w:t>
      </w:r>
      <w:r w:rsidR="00007995" w:rsidRPr="001F45E9">
        <w:rPr>
          <w:spacing w:val="-2"/>
          <w:sz w:val="24"/>
          <w:szCs w:val="24"/>
        </w:rPr>
        <w:t>an</w:t>
      </w:r>
      <w:r w:rsidR="00007995" w:rsidRPr="001F45E9">
        <w:rPr>
          <w:spacing w:val="-6"/>
          <w:sz w:val="24"/>
          <w:szCs w:val="24"/>
        </w:rPr>
        <w:t xml:space="preserve"> </w:t>
      </w:r>
      <w:r w:rsidR="00007995" w:rsidRPr="001F45E9">
        <w:rPr>
          <w:spacing w:val="-2"/>
          <w:sz w:val="24"/>
          <w:szCs w:val="24"/>
        </w:rPr>
        <w:t>upper</w:t>
      </w:r>
      <w:r w:rsidR="00007995" w:rsidRPr="001F45E9">
        <w:rPr>
          <w:spacing w:val="-6"/>
          <w:sz w:val="24"/>
          <w:szCs w:val="24"/>
        </w:rPr>
        <w:t xml:space="preserve"> </w:t>
      </w:r>
      <w:r w:rsidR="00007995" w:rsidRPr="001F45E9">
        <w:rPr>
          <w:spacing w:val="-2"/>
          <w:sz w:val="24"/>
          <w:szCs w:val="24"/>
        </w:rPr>
        <w:t>bound</w:t>
      </w:r>
      <w:r w:rsidR="00007995" w:rsidRPr="001F45E9">
        <w:rPr>
          <w:spacing w:val="-6"/>
          <w:sz w:val="24"/>
          <w:szCs w:val="24"/>
        </w:rPr>
        <w:t xml:space="preserve"> </w:t>
      </w:r>
      <w:r w:rsidR="00007995">
        <w:rPr>
          <w:spacing w:val="-2"/>
          <w:sz w:val="24"/>
          <w:szCs w:val="24"/>
        </w:rPr>
        <w:t xml:space="preserve">on </w:t>
      </w:r>
      <w:r w:rsidR="00C4745D">
        <w:rPr>
          <w:spacing w:val="-2"/>
          <w:sz w:val="24"/>
          <w:szCs w:val="24"/>
        </w:rPr>
        <w:t>any</w:t>
      </w:r>
      <w:r w:rsidR="00007995">
        <w:rPr>
          <w:spacing w:val="-2"/>
          <w:sz w:val="24"/>
          <w:szCs w:val="24"/>
        </w:rPr>
        <w:t xml:space="preserve"> observable effect size, </w:t>
      </w:r>
      <w:r w:rsidR="00F76407">
        <w:rPr>
          <w:spacing w:val="-2"/>
          <w:sz w:val="24"/>
          <w:szCs w:val="24"/>
        </w:rPr>
        <w:t>limiting</w:t>
      </w:r>
      <w:r w:rsidR="00DF5A06">
        <w:rPr>
          <w:spacing w:val="-2"/>
          <w:sz w:val="24"/>
          <w:szCs w:val="24"/>
        </w:rPr>
        <w:t xml:space="preserve"> </w:t>
      </w:r>
      <w:r w:rsidR="00007995">
        <w:rPr>
          <w:spacing w:val="-2"/>
          <w:sz w:val="24"/>
          <w:szCs w:val="24"/>
        </w:rPr>
        <w:t xml:space="preserve">statistical power </w:t>
      </w:r>
      <w:r w:rsidR="00007995">
        <w:rPr>
          <w:spacing w:val="-2"/>
          <w:sz w:val="24"/>
          <w:szCs w:val="24"/>
        </w:rPr>
        <w:fldChar w:fldCharType="begin"/>
      </w:r>
      <w:r w:rsidR="007D5ECB">
        <w:rPr>
          <w:spacing w:val="-2"/>
          <w:sz w:val="24"/>
          <w:szCs w:val="24"/>
        </w:rPr>
        <w:instrText xml:space="preserve"> ADDIN ZOTERO_ITEM CSL_CITATION {"citationID":"0rIOJZok","properties":{"formattedCitation":"(Nielson et al., 2020; Zuo et al., 2019)","plainCitation":"(Nielson et al., 2020; Zuo et al., 2019)","noteIndex":0},"citationItems":[{"id":"EJfsIIpj/krF0jhOD","uris":["http://zotero.org/users/5958044/items/HFNFI6DT"],"itemData":{"id":"TbHRWR9s/NTCbcVuv","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sidR="00007995">
        <w:rPr>
          <w:spacing w:val="-2"/>
          <w:sz w:val="24"/>
          <w:szCs w:val="24"/>
        </w:rPr>
        <w:fldChar w:fldCharType="separate"/>
      </w:r>
      <w:r w:rsidR="00D009AD" w:rsidRPr="00D009AD">
        <w:rPr>
          <w:sz w:val="24"/>
        </w:rPr>
        <w:t>(Nielson et al., 2020; Zuo et al., 2019)</w:t>
      </w:r>
      <w:r w:rsidR="00007995">
        <w:rPr>
          <w:spacing w:val="-2"/>
          <w:sz w:val="24"/>
          <w:szCs w:val="24"/>
        </w:rPr>
        <w:fldChar w:fldCharType="end"/>
      </w:r>
      <w:r w:rsidR="00007995" w:rsidRPr="001F45E9">
        <w:rPr>
          <w:spacing w:val="-2"/>
          <w:sz w:val="24"/>
          <w:szCs w:val="24"/>
        </w:rPr>
        <w:t>.</w:t>
      </w:r>
      <w:r w:rsidR="00007995" w:rsidRPr="001F45E9">
        <w:rPr>
          <w:sz w:val="24"/>
          <w:szCs w:val="24"/>
        </w:rPr>
        <w:t xml:space="preserve"> </w:t>
      </w:r>
      <w:r w:rsidR="00007995" w:rsidRPr="001F45E9">
        <w:rPr>
          <w:spacing w:val="-2"/>
          <w:sz w:val="24"/>
          <w:szCs w:val="24"/>
        </w:rPr>
        <w:t>Thus,</w:t>
      </w:r>
      <w:r w:rsidR="00007995" w:rsidRPr="001F45E9">
        <w:rPr>
          <w:spacing w:val="-6"/>
          <w:sz w:val="24"/>
          <w:szCs w:val="24"/>
        </w:rPr>
        <w:t xml:space="preserve"> </w:t>
      </w:r>
      <w:r w:rsidR="00007995" w:rsidRPr="001F45E9">
        <w:rPr>
          <w:spacing w:val="-2"/>
          <w:sz w:val="24"/>
          <w:szCs w:val="24"/>
        </w:rPr>
        <w:t>quantifying</w:t>
      </w:r>
      <w:r w:rsidR="00007995" w:rsidRPr="001F45E9">
        <w:rPr>
          <w:spacing w:val="-6"/>
          <w:sz w:val="24"/>
          <w:szCs w:val="24"/>
        </w:rPr>
        <w:t xml:space="preserve"> </w:t>
      </w:r>
      <w:r w:rsidR="00007995">
        <w:rPr>
          <w:spacing w:val="-2"/>
          <w:sz w:val="24"/>
          <w:szCs w:val="24"/>
        </w:rPr>
        <w:t>“</w:t>
      </w:r>
      <w:r w:rsidR="00007995" w:rsidRPr="001F45E9">
        <w:rPr>
          <w:spacing w:val="-2"/>
          <w:sz w:val="24"/>
          <w:szCs w:val="24"/>
        </w:rPr>
        <w:t xml:space="preserve">test-retest </w:t>
      </w:r>
      <w:r w:rsidR="00007995" w:rsidRPr="001F45E9">
        <w:rPr>
          <w:sz w:val="24"/>
          <w:szCs w:val="24"/>
        </w:rPr>
        <w:t>reliability”</w:t>
      </w:r>
      <w:r w:rsidR="00007995">
        <w:rPr>
          <w:sz w:val="24"/>
          <w:szCs w:val="24"/>
        </w:rPr>
        <w:t>—</w:t>
      </w:r>
      <w:r w:rsidR="00007995" w:rsidRPr="001F45E9">
        <w:rPr>
          <w:sz w:val="24"/>
          <w:szCs w:val="24"/>
        </w:rPr>
        <w:t xml:space="preserve">the </w:t>
      </w:r>
      <w:r w:rsidR="00A56E9F">
        <w:rPr>
          <w:sz w:val="24"/>
          <w:szCs w:val="24"/>
        </w:rPr>
        <w:t>stability of a</w:t>
      </w:r>
      <w:r w:rsidR="00007995" w:rsidRPr="001F45E9">
        <w:rPr>
          <w:sz w:val="24"/>
          <w:szCs w:val="24"/>
        </w:rPr>
        <w:t xml:space="preserve"> measurement over </w:t>
      </w:r>
      <w:r w:rsidR="00A56E9F">
        <w:rPr>
          <w:sz w:val="24"/>
          <w:szCs w:val="24"/>
        </w:rPr>
        <w:t>repeated tests</w:t>
      </w:r>
      <w:r w:rsidR="00007995">
        <w:rPr>
          <w:sz w:val="24"/>
          <w:szCs w:val="24"/>
        </w:rPr>
        <w:t>—is</w:t>
      </w:r>
      <w:r w:rsidR="00007995" w:rsidRPr="001F45E9">
        <w:rPr>
          <w:sz w:val="24"/>
          <w:szCs w:val="24"/>
        </w:rPr>
        <w:t xml:space="preserve"> critical to </w:t>
      </w:r>
      <w:r w:rsidR="00007995">
        <w:rPr>
          <w:sz w:val="24"/>
          <w:szCs w:val="24"/>
        </w:rPr>
        <w:t>interpreting the</w:t>
      </w:r>
      <w:r w:rsidR="00007995" w:rsidRPr="001F45E9">
        <w:rPr>
          <w:sz w:val="24"/>
          <w:szCs w:val="24"/>
        </w:rPr>
        <w:t xml:space="preserve"> </w:t>
      </w:r>
      <w:r w:rsidR="00007995" w:rsidRPr="001F45E9">
        <w:rPr>
          <w:w w:val="95"/>
          <w:sz w:val="24"/>
          <w:szCs w:val="24"/>
        </w:rPr>
        <w:t xml:space="preserve">validity of </w:t>
      </w:r>
      <w:r w:rsidR="00007995">
        <w:rPr>
          <w:w w:val="95"/>
          <w:sz w:val="24"/>
          <w:szCs w:val="24"/>
        </w:rPr>
        <w:t>results</w:t>
      </w:r>
      <w:r w:rsidR="00007995" w:rsidRPr="001F45E9">
        <w:rPr>
          <w:w w:val="95"/>
          <w:sz w:val="24"/>
          <w:szCs w:val="24"/>
        </w:rPr>
        <w:t>.</w:t>
      </w:r>
      <w:r w:rsidR="00007995">
        <w:rPr>
          <w:sz w:val="24"/>
          <w:szCs w:val="24"/>
        </w:rPr>
        <w:t xml:space="preserve"> </w:t>
      </w:r>
    </w:p>
    <w:p w14:paraId="3A4E0CD2" w14:textId="77777777" w:rsidR="000542D3" w:rsidRDefault="000542D3" w:rsidP="00AC559A">
      <w:pPr>
        <w:pStyle w:val="BodyText"/>
        <w:spacing w:line="480" w:lineRule="auto"/>
        <w:rPr>
          <w:sz w:val="24"/>
          <w:szCs w:val="24"/>
        </w:rPr>
      </w:pPr>
    </w:p>
    <w:p w14:paraId="21EAECB5" w14:textId="5E81EAC5" w:rsidR="00007995" w:rsidRDefault="00007995" w:rsidP="00AC559A">
      <w:pPr>
        <w:pStyle w:val="BodyText"/>
        <w:spacing w:line="480" w:lineRule="auto"/>
        <w:rPr>
          <w:sz w:val="24"/>
          <w:szCs w:val="24"/>
        </w:rPr>
      </w:pPr>
      <w:r>
        <w:rPr>
          <w:sz w:val="24"/>
          <w:szCs w:val="24"/>
        </w:rPr>
        <w:t xml:space="preserve">Nevertheless, quantifying the </w:t>
      </w:r>
      <w:r w:rsidRPr="001F45E9">
        <w:rPr>
          <w:sz w:val="24"/>
          <w:szCs w:val="24"/>
        </w:rPr>
        <w:t>reliability</w:t>
      </w:r>
      <w:r>
        <w:rPr>
          <w:sz w:val="24"/>
          <w:szCs w:val="24"/>
        </w:rPr>
        <w:t xml:space="preserve"> of </w:t>
      </w:r>
      <w:r w:rsidR="000720DD">
        <w:rPr>
          <w:sz w:val="24"/>
          <w:szCs w:val="24"/>
        </w:rPr>
        <w:t>fMRI</w:t>
      </w:r>
      <w:r>
        <w:rPr>
          <w:sz w:val="24"/>
          <w:szCs w:val="24"/>
        </w:rPr>
        <w:t xml:space="preserve"> is complex.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 xml:space="preserve">intervals between scans increase reliability, while artifact correction </w:t>
      </w:r>
      <w:r w:rsidR="00A405EB">
        <w:rPr>
          <w:sz w:val="24"/>
          <w:szCs w:val="24"/>
        </w:rPr>
        <w:t xml:space="preserve">can </w:t>
      </w:r>
      <w:r w:rsidRPr="001F45E9">
        <w:rPr>
          <w:sz w:val="24"/>
          <w:szCs w:val="24"/>
        </w:rPr>
        <w:t>decrease it</w:t>
      </w:r>
      <w:r>
        <w:rPr>
          <w:sz w:val="24"/>
          <w:szCs w:val="24"/>
        </w:rPr>
        <w:t>—underscoring</w:t>
      </w:r>
      <w:r w:rsidRPr="001F45E9">
        <w:rPr>
          <w:sz w:val="24"/>
          <w:szCs w:val="24"/>
        </w:rPr>
        <w:t xml:space="preserve"> the separation between validity</w:t>
      </w:r>
      <w:r w:rsidR="00440148">
        <w:rPr>
          <w:sz w:val="24"/>
          <w:szCs w:val="24"/>
        </w:rPr>
        <w:t xml:space="preserve"> a</w:t>
      </w:r>
      <w:r w:rsidRPr="001F45E9">
        <w:rPr>
          <w:sz w:val="24"/>
          <w:szCs w:val="24"/>
        </w:rPr>
        <w:t xml:space="preserve">nd reliability, as </w:t>
      </w:r>
      <w:r>
        <w:rPr>
          <w:sz w:val="24"/>
          <w:szCs w:val="24"/>
        </w:rPr>
        <w:t>noise</w:t>
      </w:r>
      <w:r w:rsidRPr="001F45E9">
        <w:rPr>
          <w:sz w:val="24"/>
          <w:szCs w:val="24"/>
        </w:rPr>
        <w:t xml:space="preserve"> such as motion can be highly reliable</w:t>
      </w:r>
      <w:r>
        <w:rPr>
          <w:sz w:val="24"/>
          <w:szCs w:val="24"/>
        </w:rPr>
        <w:t xml:space="preserve"> </w:t>
      </w:r>
      <w:r w:rsidR="00BE7F42">
        <w:rPr>
          <w:sz w:val="24"/>
          <w:szCs w:val="24"/>
        </w:rPr>
        <w:t>but not a valid measurement</w:t>
      </w:r>
      <w:r w:rsidR="005818E7">
        <w:rPr>
          <w:sz w:val="24"/>
          <w:szCs w:val="24"/>
        </w:rPr>
        <w:t xml:space="preserve"> of cognition </w:t>
      </w:r>
      <w:r>
        <w:rPr>
          <w:sz w:val="24"/>
          <w:szCs w:val="24"/>
        </w:rPr>
        <w:fldChar w:fldCharType="begin"/>
      </w:r>
      <w:r w:rsidR="007D5ECB">
        <w:rPr>
          <w:sz w:val="24"/>
          <w:szCs w:val="24"/>
        </w:rPr>
        <w:instrText xml:space="preserve"> ADDIN ZOTERO_ITEM CSL_CITATION {"citationID":"oZUQDyMb","properties":{"formattedCitation":"(Noble et al., 2021)","plainCitation":"(Noble et al., 2021)","noteIndex":0},"citationItems":[{"id":"EJfsIIpj/KqPnPiPh","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 w:val="24"/>
          <w:szCs w:val="24"/>
        </w:rPr>
        <w:fldChar w:fldCharType="separate"/>
      </w:r>
      <w:r w:rsidRPr="005951BE">
        <w:rPr>
          <w:sz w:val="24"/>
        </w:rPr>
        <w:t>(Noble et al., 2021)</w:t>
      </w:r>
      <w:r>
        <w:rPr>
          <w:sz w:val="24"/>
          <w:szCs w:val="24"/>
        </w:rPr>
        <w:fldChar w:fldCharType="end"/>
      </w:r>
      <w:r w:rsidR="001475FF">
        <w:rPr>
          <w:sz w:val="24"/>
          <w:szCs w:val="24"/>
        </w:rPr>
        <w:t xml:space="preserve">. </w:t>
      </w:r>
      <w:r w:rsidR="00FD47B6">
        <w:rPr>
          <w:sz w:val="24"/>
          <w:szCs w:val="24"/>
        </w:rPr>
        <w:t>However, measures must be reliable to be valid</w:t>
      </w:r>
      <w:r w:rsidR="00DC15EA">
        <w:rPr>
          <w:sz w:val="24"/>
          <w:szCs w:val="24"/>
        </w:rPr>
        <w:t xml:space="preserve"> and useful</w:t>
      </w:r>
      <w:r w:rsidR="00FD47B6">
        <w:rPr>
          <w:sz w:val="24"/>
          <w:szCs w:val="24"/>
        </w:rPr>
        <w:t xml:space="preserve">. </w:t>
      </w:r>
      <w:r w:rsidR="006968EE">
        <w:rPr>
          <w:sz w:val="24"/>
          <w:szCs w:val="24"/>
        </w:rPr>
        <w:t xml:space="preserve">Consequently, there have been several efforts to understand the nuance of reliability and its interpretation to optimize our data collection and processing methods. </w:t>
      </w:r>
      <w:r w:rsidR="00FD47B6">
        <w:rPr>
          <w:sz w:val="24"/>
          <w:szCs w:val="24"/>
        </w:rPr>
        <w:t>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D910B0">
        <w:rPr>
          <w:sz w:val="24"/>
          <w:szCs w:val="24"/>
        </w:rPr>
        <w:t>, including</w:t>
      </w:r>
      <w:r>
        <w:rPr>
          <w:sz w:val="24"/>
          <w:szCs w:val="24"/>
        </w:rPr>
        <w:t xml:space="preserve"> the widely used intraclass correlation coefficient (ICC</w:t>
      </w:r>
      <w:r w:rsidR="00D910B0">
        <w:rPr>
          <w:sz w:val="24"/>
          <w:szCs w:val="24"/>
        </w:rPr>
        <w:t xml:space="preserve">), </w:t>
      </w:r>
      <w:r>
        <w:rPr>
          <w:sz w:val="24"/>
          <w:szCs w:val="24"/>
        </w:rPr>
        <w:t xml:space="preserve">are typically poor in </w:t>
      </w:r>
      <w:r w:rsidR="005C51A1">
        <w:rPr>
          <w:sz w:val="24"/>
          <w:szCs w:val="24"/>
        </w:rPr>
        <w:t>fMRI</w:t>
      </w:r>
      <w:r>
        <w:rPr>
          <w:sz w:val="24"/>
          <w:szCs w:val="24"/>
        </w:rPr>
        <w:t xml:space="preserve"> </w:t>
      </w:r>
      <w:r w:rsidR="0056165E">
        <w:rPr>
          <w:sz w:val="24"/>
          <w:szCs w:val="24"/>
        </w:rPr>
        <w:t>functional connectivity</w:t>
      </w:r>
      <w:r w:rsidR="00A6724F">
        <w:rPr>
          <w:sz w:val="24"/>
          <w:szCs w:val="24"/>
        </w:rPr>
        <w:t xml:space="preserve"> </w:t>
      </w:r>
      <w:r>
        <w:rPr>
          <w:sz w:val="24"/>
          <w:szCs w:val="24"/>
        </w:rPr>
        <w:fldChar w:fldCharType="begin"/>
      </w:r>
      <w:r w:rsidR="00940ED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00940EDC" w:rsidRPr="00940EDC">
        <w:rPr>
          <w:sz w:val="24"/>
        </w:rPr>
        <w:t>(Elliott et al., 2020; Noble et al., 2017, 2019)</w:t>
      </w:r>
      <w:r>
        <w:rPr>
          <w:sz w:val="24"/>
          <w:szCs w:val="24"/>
        </w:rPr>
        <w:fldChar w:fldCharType="end"/>
      </w:r>
      <w:r>
        <w:rPr>
          <w:sz w:val="24"/>
          <w:szCs w:val="24"/>
        </w:rPr>
        <w:t xml:space="preserve">. In contrast, </w:t>
      </w:r>
      <w:r w:rsidR="00940EDC">
        <w:rPr>
          <w:sz w:val="24"/>
          <w:szCs w:val="24"/>
        </w:rPr>
        <w:t>functional connectivity</w:t>
      </w:r>
      <w:r w:rsidR="00A6724F">
        <w:rPr>
          <w:sz w:val="24"/>
          <w:szCs w:val="24"/>
        </w:rPr>
        <w:t xml:space="preserve"> </w:t>
      </w:r>
      <w:r w:rsidR="00940EDC">
        <w:rPr>
          <w:sz w:val="24"/>
          <w:szCs w:val="24"/>
        </w:rPr>
        <w:t xml:space="preserve">has </w:t>
      </w:r>
      <w:r>
        <w:rPr>
          <w:sz w:val="24"/>
          <w:szCs w:val="24"/>
        </w:rPr>
        <w:t xml:space="preserve">high multivariate reliability </w:t>
      </w:r>
      <w:r>
        <w:rPr>
          <w:sz w:val="24"/>
          <w:szCs w:val="24"/>
        </w:rPr>
        <w:fldChar w:fldCharType="begin"/>
      </w:r>
      <w:r w:rsidR="00395B3B">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00395B3B" w:rsidRPr="00395B3B">
        <w:rPr>
          <w:sz w:val="24"/>
        </w:rPr>
        <w:t>(Bridgeford et al., 2021; Horien et al., 2019; Noble et al., 2017)</w:t>
      </w:r>
      <w:r>
        <w:rPr>
          <w:sz w:val="24"/>
          <w:szCs w:val="24"/>
        </w:rPr>
        <w:fldChar w:fldCharType="end"/>
      </w:r>
      <w:r>
        <w:rPr>
          <w:sz w:val="24"/>
          <w:szCs w:val="24"/>
        </w:rPr>
        <w:t xml:space="preserve">, </w:t>
      </w:r>
      <w:r>
        <w:rPr>
          <w:sz w:val="24"/>
          <w:szCs w:val="24"/>
        </w:rPr>
        <w:lastRenderedPageBreak/>
        <w:t>putatively because multivariate</w:t>
      </w:r>
      <w:r w:rsidR="00040D0E">
        <w:rPr>
          <w:sz w:val="24"/>
          <w:szCs w:val="24"/>
        </w:rPr>
        <w:t xml:space="preserve"> approaches</w:t>
      </w:r>
      <w:r>
        <w:rPr>
          <w:sz w:val="24"/>
          <w:szCs w:val="24"/>
        </w:rPr>
        <w:t xml:space="preserve"> incorporate higher dimensionality variance structure. </w:t>
      </w:r>
      <w:r w:rsidR="0000747E">
        <w:rPr>
          <w:sz w:val="24"/>
          <w:szCs w:val="24"/>
        </w:rPr>
        <w:t xml:space="preserve">In other words, </w:t>
      </w:r>
      <w:r w:rsidR="00EF4B02">
        <w:rPr>
          <w:sz w:val="24"/>
          <w:szCs w:val="24"/>
        </w:rPr>
        <w:t xml:space="preserve">individual differences and similarities may appear as patterns across the connectome, rather than in </w:t>
      </w:r>
      <w:r w:rsidR="000C64D0">
        <w:rPr>
          <w:sz w:val="24"/>
          <w:szCs w:val="24"/>
        </w:rPr>
        <w:t>individual connections</w:t>
      </w:r>
      <w:r w:rsidR="007D5ECB">
        <w:rPr>
          <w:sz w:val="24"/>
          <w:szCs w:val="24"/>
        </w:rPr>
        <w:t xml:space="preserve"> or edges</w:t>
      </w:r>
      <w:r w:rsidR="000C64D0">
        <w:rPr>
          <w:sz w:val="24"/>
          <w:szCs w:val="24"/>
        </w:rPr>
        <w:t xml:space="preserve">. </w:t>
      </w:r>
    </w:p>
    <w:p w14:paraId="3402E972" w14:textId="77777777" w:rsidR="000542D3" w:rsidRDefault="000542D3" w:rsidP="00AC559A">
      <w:pPr>
        <w:pStyle w:val="BodyText"/>
        <w:spacing w:line="480" w:lineRule="auto"/>
        <w:rPr>
          <w:sz w:val="24"/>
          <w:szCs w:val="24"/>
        </w:rPr>
      </w:pPr>
    </w:p>
    <w:p w14:paraId="4C879BAB" w14:textId="4B555B62" w:rsidR="00007995" w:rsidRDefault="00007995" w:rsidP="00AC559A">
      <w:pPr>
        <w:pStyle w:val="BodyText"/>
        <w:spacing w:line="480" w:lineRule="auto"/>
        <w:rPr>
          <w:sz w:val="24"/>
          <w:szCs w:val="24"/>
        </w:rPr>
      </w:pPr>
      <w:r>
        <w:rPr>
          <w:sz w:val="24"/>
          <w:szCs w:val="24"/>
        </w:rPr>
        <w:t xml:space="preserve">Despite </w:t>
      </w:r>
      <w:r w:rsidR="006069F4">
        <w:rPr>
          <w:sz w:val="24"/>
          <w:szCs w:val="24"/>
        </w:rPr>
        <w:t xml:space="preserve">its </w:t>
      </w:r>
      <w:r w:rsidR="004D1F4B">
        <w:rPr>
          <w:sz w:val="24"/>
          <w:szCs w:val="24"/>
        </w:rPr>
        <w:t>importance in</w:t>
      </w:r>
      <w:r>
        <w:rPr>
          <w:sz w:val="24"/>
          <w:szCs w:val="24"/>
        </w:rPr>
        <w:t xml:space="preserve"> psychiatric research, </w:t>
      </w:r>
      <w:r w:rsidR="000B6BFC">
        <w:rPr>
          <w:sz w:val="24"/>
          <w:szCs w:val="24"/>
        </w:rPr>
        <w:t>few</w:t>
      </w:r>
      <w:r>
        <w:rPr>
          <w:sz w:val="24"/>
          <w:szCs w:val="24"/>
        </w:rPr>
        <w:t xml:space="preserve"> works have investigated </w:t>
      </w:r>
      <w:r w:rsidR="004D1F4B">
        <w:rPr>
          <w:sz w:val="24"/>
          <w:szCs w:val="24"/>
        </w:rPr>
        <w:t xml:space="preserve">the </w:t>
      </w:r>
      <w:r>
        <w:rPr>
          <w:sz w:val="24"/>
          <w:szCs w:val="24"/>
        </w:rPr>
        <w:t>test-retest reliability of functional connectivity in a psychiatric population and compare</w:t>
      </w:r>
      <w:r w:rsidR="00152286">
        <w:rPr>
          <w:sz w:val="24"/>
          <w:szCs w:val="24"/>
        </w:rPr>
        <w:t>d</w:t>
      </w:r>
      <w:r>
        <w:rPr>
          <w:sz w:val="24"/>
          <w:szCs w:val="24"/>
        </w:rPr>
        <w:t xml:space="preserve"> it to a </w:t>
      </w:r>
      <w:r w:rsidR="00152286">
        <w:rPr>
          <w:sz w:val="24"/>
          <w:szCs w:val="24"/>
        </w:rPr>
        <w:t xml:space="preserve">similar </w:t>
      </w:r>
      <w:r>
        <w:rPr>
          <w:sz w:val="24"/>
          <w:szCs w:val="24"/>
        </w:rPr>
        <w:t>health</w:t>
      </w:r>
      <w:r w:rsidR="00152286">
        <w:rPr>
          <w:sz w:val="24"/>
          <w:szCs w:val="24"/>
        </w:rPr>
        <w:t>y</w:t>
      </w:r>
      <w:r>
        <w:rPr>
          <w:sz w:val="24"/>
          <w:szCs w:val="24"/>
        </w:rPr>
        <w:t xml:space="preserve"> population</w:t>
      </w:r>
      <w:r w:rsidR="002F6675">
        <w:rPr>
          <w:sz w:val="24"/>
          <w:szCs w:val="24"/>
        </w:rPr>
        <w:t>. Those that have were focused on adult populations</w:t>
      </w:r>
      <w:r w:rsidR="00DF19BB">
        <w:rPr>
          <w:sz w:val="24"/>
          <w:szCs w:val="24"/>
        </w:rPr>
        <w:t xml:space="preserve"> with either mild cognitive impairment </w:t>
      </w:r>
      <w:r w:rsidR="00DF19BB">
        <w:rPr>
          <w:sz w:val="24"/>
          <w:szCs w:val="24"/>
        </w:rPr>
        <w:fldChar w:fldCharType="begin"/>
      </w:r>
      <w:r w:rsidR="00DF19BB">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Pr>
          <w:sz w:val="24"/>
          <w:szCs w:val="24"/>
        </w:rPr>
        <w:fldChar w:fldCharType="separate"/>
      </w:r>
      <w:r w:rsidR="00DF19BB" w:rsidRPr="00DF19BB">
        <w:rPr>
          <w:sz w:val="24"/>
        </w:rPr>
        <w:t>(Blautzik et al., 2013)</w:t>
      </w:r>
      <w:r w:rsidR="00DF19BB">
        <w:rPr>
          <w:sz w:val="24"/>
          <w:szCs w:val="24"/>
        </w:rPr>
        <w:fldChar w:fldCharType="end"/>
      </w:r>
      <w:r w:rsidR="00C41BB3">
        <w:rPr>
          <w:sz w:val="24"/>
          <w:szCs w:val="24"/>
        </w:rPr>
        <w:t xml:space="preserve"> or schizophrenia </w:t>
      </w:r>
      <w:r w:rsidR="00C41BB3">
        <w:rPr>
          <w:sz w:val="24"/>
          <w:szCs w:val="24"/>
        </w:rPr>
        <w:fldChar w:fldCharType="begin"/>
      </w:r>
      <w:r w:rsidR="00C41BB3">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Pr>
          <w:sz w:val="24"/>
          <w:szCs w:val="24"/>
        </w:rPr>
        <w:fldChar w:fldCharType="separate"/>
      </w:r>
      <w:r w:rsidR="00C41BB3" w:rsidRPr="00C41BB3">
        <w:rPr>
          <w:sz w:val="24"/>
        </w:rPr>
        <w:t>(Manoach et al., 2001)</w:t>
      </w:r>
      <w:r w:rsidR="00C41BB3">
        <w:rPr>
          <w:sz w:val="24"/>
          <w:szCs w:val="24"/>
        </w:rPr>
        <w:fldChar w:fldCharType="end"/>
      </w:r>
      <w:r w:rsidR="00C41BB3">
        <w:rPr>
          <w:sz w:val="24"/>
          <w:szCs w:val="24"/>
        </w:rPr>
        <w:t>.</w:t>
      </w:r>
      <w:r w:rsidR="004F0CC8">
        <w:rPr>
          <w:sz w:val="24"/>
          <w:szCs w:val="24"/>
        </w:rPr>
        <w:t xml:space="preserve"> Assessing reliability in psychiatric populations </w:t>
      </w:r>
      <w:r w:rsidR="00CE7338">
        <w:rPr>
          <w:sz w:val="24"/>
          <w:szCs w:val="24"/>
        </w:rPr>
        <w:t>is necessary for guiding the search for brain-behavior associations that can predict, diagnose, or explain illnesses</w:t>
      </w:r>
      <w:r w:rsidR="000D0019">
        <w:rPr>
          <w:sz w:val="24"/>
          <w:szCs w:val="24"/>
        </w:rPr>
        <w:t xml:space="preserve"> </w:t>
      </w:r>
      <w:r w:rsidR="000D0019">
        <w:rPr>
          <w:sz w:val="24"/>
          <w:szCs w:val="24"/>
        </w:rPr>
        <w:fldChar w:fldCharType="begin"/>
      </w:r>
      <w:r w:rsidR="007D5ECB">
        <w:rPr>
          <w:sz w:val="24"/>
          <w:szCs w:val="24"/>
        </w:rPr>
        <w:instrText xml:space="preserve"> ADDIN ZOTERO_ITEM CSL_CITATION {"citationID":"nerF3jAV","properties":{"formattedCitation":"(Nielson et al., 2020; Pilmeyer et al., 2022; Zuo &amp; Xing, 2014)","plainCitation":"(Nielson et al., 2020; Pilmeyer et al., 2022; Zuo &amp; Xing, 2014)","noteIndex":0},"citationItems":[{"id":"EJfsIIpj/krF0jhOD","uris":["http://zotero.org/users/5958044/items/HFNFI6DT"],"itemData":{"id":"TbHRWR9s/NTCbcVuv","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881,"uris":["http://zotero.org/users/5958044/items/4QN45DYX"],"itemData":{"id":4881,"type":"article-journal","abstract":"Objective diagnosis and prognosis in major depressive disorder (MDD) remains a challenge due to the absence of biomarkers based on physiological parameters or medical tests. Numerous studies have been conducted to identify functional magnetic resonance imaging-based biomarkers of depression that either objectively differentiate patients with depression from healthy subjects, predict personalized treatment outcome, or characterize biological subtypes of depression. While there are some findings of consistent functional biomarkers, there is still lack of robust data acquisition and analysis methodology. According to current findings, primarily, the anterior cingulate cortex, prefrontal cortex, and default mode network play a crucial role in MDD. Yet, there are also less consistent results and the involvement of other regions or networks remains ambiguous. We further discuss image acquisition, processing, and analysis limitations that might underlie these inconsistencies. Finally, the current review aims to address and discuss possible remedies and future opportunities that could improve the search for consistent functional imaging biomarkers of depression. Novel acquisition techniques, such as multiband and multiecho imaging, and neural network-based cleaning approaches can enhance the signal quality in limbic and frontal regions. More comprehensive analyses, such as directed or dynamic functional features or the identification of biological depression subtypes, can improve objective diagnosis or treatment outcome prediction and mitigate the heterogeneity of MDD. Overall, these improvements in functional MRI imaging techniques, processing, and analysis could advance the search for biomarkers and ultimately aid patients with MDD and their treatment course.","container-title":"Journal of Neuroimaging","DOI":"10.1111/jon.13011","ISSN":"1552-6569","issue":"4","language":"en","note":"_eprint: https://onlinelibrary.wiley.com/doi/pdf/10.1111/jon.13011","page":"582-595","source":"Wiley Online Library","title":"Functional MRI in major depressive disorder: A review of findings, limitations, and future prospects","title-short":"Functional MRI in major depressive disorder","volume":"32","author":[{"family":"Pilmeyer","given":"Jesper"},{"family":"Huijbers","given":"Willem"},{"family":"Lamerichs","given":"Rolf"},{"family":"Jansen","given":"Jacobus F. A."},{"family":"Breeuwer","given":"Marcel"},{"family":"Zinger","given":"Svitlana"}],"issued":{"date-parts":[["2022"]]}}},{"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Pr>
          <w:sz w:val="24"/>
          <w:szCs w:val="24"/>
        </w:rPr>
        <w:fldChar w:fldCharType="separate"/>
      </w:r>
      <w:r w:rsidR="00505AC6" w:rsidRPr="00505AC6">
        <w:rPr>
          <w:sz w:val="24"/>
        </w:rPr>
        <w:t>(Nielson et al., 2020; Pilmeyer et al., 2022; Zuo &amp; Xing, 2014)</w:t>
      </w:r>
      <w:r w:rsidR="000D0019">
        <w:rPr>
          <w:sz w:val="24"/>
          <w:szCs w:val="24"/>
        </w:rPr>
        <w:fldChar w:fldCharType="end"/>
      </w:r>
      <w:r w:rsidR="00CE7338">
        <w:rPr>
          <w:sz w:val="24"/>
          <w:szCs w:val="24"/>
        </w:rPr>
        <w:t xml:space="preserve">. </w:t>
      </w:r>
    </w:p>
    <w:p w14:paraId="2DCCA0B1" w14:textId="77777777" w:rsidR="000542D3" w:rsidRDefault="000542D3" w:rsidP="00AC559A">
      <w:pPr>
        <w:pStyle w:val="BodyText"/>
        <w:spacing w:line="480" w:lineRule="auto"/>
        <w:rPr>
          <w:sz w:val="24"/>
          <w:szCs w:val="24"/>
        </w:rPr>
      </w:pPr>
    </w:p>
    <w:p w14:paraId="1B5FFFAF" w14:textId="77777777" w:rsidR="00CB742F" w:rsidRDefault="00424617" w:rsidP="00AC559A">
      <w:pPr>
        <w:pStyle w:val="BodyText"/>
        <w:spacing w:line="480" w:lineRule="auto"/>
        <w:rPr>
          <w:sz w:val="24"/>
          <w:szCs w:val="24"/>
        </w:rPr>
      </w:pPr>
      <w:r w:rsidRPr="00424617">
        <w:rPr>
          <w:spacing w:val="-2"/>
          <w:sz w:val="24"/>
          <w:szCs w:val="24"/>
        </w:rPr>
        <w:t xml:space="preserve">We investigated the test-retest reliability of resting state functional connectivity in a cohort of adolescents with and without major depressive disorder. </w:t>
      </w:r>
      <w:r w:rsidR="00007995" w:rsidRPr="001F45E9">
        <w:rPr>
          <w:spacing w:val="-2"/>
          <w:sz w:val="24"/>
          <w:szCs w:val="24"/>
        </w:rPr>
        <w:t>By</w:t>
      </w:r>
      <w:r w:rsidR="00007995" w:rsidRPr="001F45E9">
        <w:rPr>
          <w:spacing w:val="-4"/>
          <w:sz w:val="24"/>
          <w:szCs w:val="24"/>
        </w:rPr>
        <w:t xml:space="preserve"> </w:t>
      </w:r>
      <w:r w:rsidR="00007995" w:rsidRPr="001F45E9">
        <w:rPr>
          <w:spacing w:val="-2"/>
          <w:sz w:val="24"/>
          <w:szCs w:val="24"/>
        </w:rPr>
        <w:t>characterizing</w:t>
      </w:r>
      <w:r w:rsidR="00007995" w:rsidRPr="001F45E9">
        <w:rPr>
          <w:spacing w:val="-4"/>
          <w:sz w:val="24"/>
          <w:szCs w:val="24"/>
        </w:rPr>
        <w:t xml:space="preserve"> </w:t>
      </w:r>
      <w:r w:rsidR="00007995" w:rsidRPr="001F45E9">
        <w:rPr>
          <w:spacing w:val="-2"/>
          <w:sz w:val="24"/>
          <w:szCs w:val="24"/>
        </w:rPr>
        <w:t>the</w:t>
      </w:r>
      <w:r w:rsidR="00007995" w:rsidRPr="001F45E9">
        <w:rPr>
          <w:spacing w:val="-4"/>
          <w:sz w:val="24"/>
          <w:szCs w:val="24"/>
        </w:rPr>
        <w:t xml:space="preserve"> </w:t>
      </w:r>
      <w:r w:rsidR="00007995" w:rsidRPr="001F45E9">
        <w:rPr>
          <w:spacing w:val="-2"/>
          <w:sz w:val="24"/>
          <w:szCs w:val="24"/>
        </w:rPr>
        <w:t>stability</w:t>
      </w:r>
      <w:r w:rsidR="00007995" w:rsidRPr="001F45E9">
        <w:rPr>
          <w:spacing w:val="-4"/>
          <w:sz w:val="24"/>
          <w:szCs w:val="24"/>
        </w:rPr>
        <w:t xml:space="preserve"> </w:t>
      </w:r>
      <w:r w:rsidR="00007995" w:rsidRPr="001F45E9">
        <w:rPr>
          <w:spacing w:val="-2"/>
          <w:sz w:val="24"/>
          <w:szCs w:val="24"/>
        </w:rPr>
        <w:t>of</w:t>
      </w:r>
      <w:r w:rsidR="00007995" w:rsidRPr="001F45E9">
        <w:rPr>
          <w:spacing w:val="-4"/>
          <w:sz w:val="24"/>
          <w:szCs w:val="24"/>
        </w:rPr>
        <w:t xml:space="preserve"> </w:t>
      </w:r>
      <w:r w:rsidR="00007995" w:rsidRPr="001F45E9">
        <w:rPr>
          <w:spacing w:val="-2"/>
          <w:sz w:val="24"/>
          <w:szCs w:val="24"/>
        </w:rPr>
        <w:t>connectomes</w:t>
      </w:r>
      <w:r w:rsidR="004E0193">
        <w:rPr>
          <w:spacing w:val="-2"/>
          <w:sz w:val="24"/>
          <w:szCs w:val="24"/>
        </w:rPr>
        <w:t xml:space="preserve"> in adolescents</w:t>
      </w:r>
      <w:r w:rsidR="00007995" w:rsidRPr="001F45E9">
        <w:rPr>
          <w:spacing w:val="-4"/>
          <w:sz w:val="24"/>
          <w:szCs w:val="24"/>
        </w:rPr>
        <w:t xml:space="preserve"> </w:t>
      </w:r>
      <w:r w:rsidR="00007995" w:rsidRPr="001F45E9">
        <w:rPr>
          <w:spacing w:val="-2"/>
          <w:sz w:val="24"/>
          <w:szCs w:val="24"/>
        </w:rPr>
        <w:t>over</w:t>
      </w:r>
      <w:r w:rsidR="00007995" w:rsidRPr="001F45E9">
        <w:rPr>
          <w:spacing w:val="-4"/>
          <w:sz w:val="24"/>
          <w:szCs w:val="24"/>
        </w:rPr>
        <w:t xml:space="preserve"> </w:t>
      </w:r>
      <w:r w:rsidR="00007995" w:rsidRPr="001F45E9">
        <w:rPr>
          <w:spacing w:val="-2"/>
          <w:sz w:val="24"/>
          <w:szCs w:val="24"/>
        </w:rPr>
        <w:t>a</w:t>
      </w:r>
      <w:r w:rsidR="00007995" w:rsidRPr="001F45E9">
        <w:rPr>
          <w:spacing w:val="-4"/>
          <w:sz w:val="24"/>
          <w:szCs w:val="24"/>
        </w:rPr>
        <w:t xml:space="preserve"> </w:t>
      </w:r>
      <w:r w:rsidR="00692000">
        <w:rPr>
          <w:spacing w:val="-4"/>
          <w:sz w:val="24"/>
          <w:szCs w:val="24"/>
        </w:rPr>
        <w:t xml:space="preserve">four-month and </w:t>
      </w:r>
      <w:r w:rsidR="00007995" w:rsidRPr="001F45E9">
        <w:rPr>
          <w:spacing w:val="-2"/>
          <w:sz w:val="24"/>
          <w:szCs w:val="24"/>
        </w:rPr>
        <w:t>one-year</w:t>
      </w:r>
      <w:r w:rsidR="00007995" w:rsidRPr="001F45E9">
        <w:rPr>
          <w:spacing w:val="-4"/>
          <w:sz w:val="24"/>
          <w:szCs w:val="24"/>
        </w:rPr>
        <w:t xml:space="preserve"> </w:t>
      </w:r>
      <w:r w:rsidR="00007995" w:rsidRPr="001F45E9">
        <w:rPr>
          <w:spacing w:val="-2"/>
          <w:sz w:val="24"/>
          <w:szCs w:val="24"/>
        </w:rPr>
        <w:t>period,</w:t>
      </w:r>
      <w:r w:rsidR="00007995" w:rsidRPr="001F45E9">
        <w:rPr>
          <w:spacing w:val="-4"/>
          <w:sz w:val="24"/>
          <w:szCs w:val="24"/>
        </w:rPr>
        <w:t xml:space="preserve"> </w:t>
      </w:r>
      <w:r w:rsidR="00007995" w:rsidRPr="001F45E9">
        <w:rPr>
          <w:spacing w:val="-2"/>
          <w:sz w:val="24"/>
          <w:szCs w:val="24"/>
        </w:rPr>
        <w:t>we</w:t>
      </w:r>
      <w:r w:rsidR="00007995" w:rsidRPr="001F45E9">
        <w:rPr>
          <w:spacing w:val="-4"/>
          <w:sz w:val="24"/>
          <w:szCs w:val="24"/>
        </w:rPr>
        <w:t xml:space="preserve"> </w:t>
      </w:r>
      <w:r w:rsidR="00007995" w:rsidRPr="001F45E9">
        <w:rPr>
          <w:spacing w:val="-2"/>
          <w:sz w:val="24"/>
          <w:szCs w:val="24"/>
        </w:rPr>
        <w:t>can</w:t>
      </w:r>
      <w:r w:rsidR="00007995" w:rsidRPr="001F45E9">
        <w:rPr>
          <w:spacing w:val="-4"/>
          <w:sz w:val="24"/>
          <w:szCs w:val="24"/>
        </w:rPr>
        <w:t xml:space="preserve"> </w:t>
      </w:r>
      <w:r w:rsidR="00007995" w:rsidRPr="001F45E9">
        <w:rPr>
          <w:spacing w:val="-2"/>
          <w:sz w:val="24"/>
          <w:szCs w:val="24"/>
        </w:rPr>
        <w:t>begin</w:t>
      </w:r>
      <w:r w:rsidR="00007995" w:rsidRPr="001F45E9">
        <w:rPr>
          <w:spacing w:val="-4"/>
          <w:sz w:val="24"/>
          <w:szCs w:val="24"/>
        </w:rPr>
        <w:t xml:space="preserve"> </w:t>
      </w:r>
      <w:r w:rsidR="00007995" w:rsidRPr="001F45E9">
        <w:rPr>
          <w:spacing w:val="-2"/>
          <w:sz w:val="24"/>
          <w:szCs w:val="24"/>
        </w:rPr>
        <w:t>to</w:t>
      </w:r>
      <w:r w:rsidR="00007995" w:rsidRPr="001F45E9">
        <w:rPr>
          <w:spacing w:val="-4"/>
          <w:sz w:val="24"/>
          <w:szCs w:val="24"/>
        </w:rPr>
        <w:t xml:space="preserve"> </w:t>
      </w:r>
      <w:r w:rsidR="00007995" w:rsidRPr="001F45E9">
        <w:rPr>
          <w:spacing w:val="-2"/>
          <w:sz w:val="24"/>
          <w:szCs w:val="24"/>
        </w:rPr>
        <w:t>understand</w:t>
      </w:r>
      <w:r w:rsidR="00007995" w:rsidRPr="001F45E9">
        <w:rPr>
          <w:spacing w:val="-4"/>
          <w:sz w:val="24"/>
          <w:szCs w:val="24"/>
        </w:rPr>
        <w:t xml:space="preserve"> </w:t>
      </w:r>
      <w:r w:rsidR="00007995" w:rsidRPr="001F45E9">
        <w:rPr>
          <w:spacing w:val="-2"/>
          <w:sz w:val="24"/>
          <w:szCs w:val="24"/>
        </w:rPr>
        <w:t xml:space="preserve">how </w:t>
      </w:r>
      <w:r w:rsidR="00007995" w:rsidRPr="001F45E9">
        <w:rPr>
          <w:sz w:val="24"/>
          <w:szCs w:val="24"/>
        </w:rPr>
        <w:t>age and psychiatric illness might affect reliability</w:t>
      </w:r>
      <w:r w:rsidR="00007995">
        <w:rPr>
          <w:sz w:val="24"/>
          <w:szCs w:val="24"/>
        </w:rPr>
        <w:t>, informing clinical applications of fMRI</w:t>
      </w:r>
      <w:r w:rsidR="00007995" w:rsidRPr="001F45E9">
        <w:rPr>
          <w:sz w:val="24"/>
          <w:szCs w:val="24"/>
        </w:rPr>
        <w:t xml:space="preserve">. </w:t>
      </w:r>
      <w:r w:rsidR="00DD0AA4">
        <w:rPr>
          <w:sz w:val="24"/>
          <w:szCs w:val="24"/>
        </w:rPr>
        <w:t xml:space="preserve">For this reason, we focus on resting state functional connectivity, which is </w:t>
      </w:r>
      <w:r w:rsidR="001F479C">
        <w:rPr>
          <w:sz w:val="24"/>
          <w:szCs w:val="24"/>
        </w:rPr>
        <w:t xml:space="preserve">frequently used </w:t>
      </w:r>
      <w:r w:rsidR="002835C0">
        <w:rPr>
          <w:sz w:val="24"/>
          <w:szCs w:val="24"/>
        </w:rPr>
        <w:t>for biomarker identification due</w:t>
      </w:r>
      <w:r w:rsidR="00F36EBD">
        <w:rPr>
          <w:sz w:val="24"/>
          <w:szCs w:val="24"/>
        </w:rPr>
        <w:t xml:space="preserve"> to </w:t>
      </w:r>
      <w:r w:rsidR="00545D55">
        <w:rPr>
          <w:sz w:val="24"/>
          <w:szCs w:val="24"/>
        </w:rPr>
        <w:t>its</w:t>
      </w:r>
      <w:r w:rsidR="00F36EBD">
        <w:rPr>
          <w:sz w:val="24"/>
          <w:szCs w:val="24"/>
        </w:rPr>
        <w:t xml:space="preserve"> </w:t>
      </w:r>
      <w:r w:rsidR="00545D55">
        <w:rPr>
          <w:sz w:val="24"/>
          <w:szCs w:val="24"/>
        </w:rPr>
        <w:t xml:space="preserve">accessibility for an array of clinical populations </w:t>
      </w:r>
      <w:r w:rsidR="00545D55">
        <w:rPr>
          <w:sz w:val="24"/>
          <w:szCs w:val="24"/>
        </w:rPr>
        <w:fldChar w:fldCharType="begin"/>
      </w:r>
      <w:r w:rsidR="00545D55">
        <w:rPr>
          <w:sz w:val="24"/>
          <w:szCs w:val="24"/>
        </w:rPr>
        <w:instrText xml:space="preserve"> ADDIN ZOTERO_ITEM CSL_CITATION {"citationID":"pL0Mo2no","properties":{"formattedCitation":"(Nour et al., 2022)","plainCitation":"(Nour et al., 2022)","noteIndex":0},"citationItems":[{"id":4718,"uris":["http://zotero.org/users/5958044/items/9KJR76KW"],"itemData":{"id":4718,"type":"article-journal","abstract":"Psychiatric disorders encompass complex aberrations of cognition and affect and are among the most debilitating and poorly understood of any medical condition. Current treatments rely primarily on interventions that target brain function (drugs) or learning processes (psychotherapy). A mechanistic understanding of how these interventions mediate their therapeutic effects remains elusive. From the early 1990s, non-invasive functional neuroimaging, coupled with parallel developments in the cognitive neurosciences, seemed to signal a new era of neurobiologically grounded diagnosis and treatment in psychiatry. Yet, despite three decades of intense neuroimaging research, we still lack a neurobiological account for any psychiatric condition. Likewise, functional neuroimaging plays no role in clinical decision making. Here, we offer a critical commentary on this impasse and suggest how the field might fare better and deliver impactful neurobiological insights.","container-title":"Neuron","DOI":"10.1016/j.neuron.2022.07.005","ISSN":"0896-6273","issue":"16","journalAbbreviation":"Neuron","language":"en","page":"2524-2544","source":"ScienceDirect","title":"Functional neuroimaging in psychiatry and the case for failing better","volume":"110","author":[{"family":"Nour","given":"Matthew M."},{"family":"Liu","given":"Yunzhe"},{"family":"Dolan","given":"Raymond J."}],"issued":{"date-parts":[["2022",8,17]]}}}],"schema":"https://github.com/citation-style-language/schema/raw/master/csl-citation.json"} </w:instrText>
      </w:r>
      <w:r w:rsidR="00545D55">
        <w:rPr>
          <w:sz w:val="24"/>
          <w:szCs w:val="24"/>
        </w:rPr>
        <w:fldChar w:fldCharType="separate"/>
      </w:r>
      <w:r w:rsidR="00545D55" w:rsidRPr="00545D55">
        <w:rPr>
          <w:sz w:val="24"/>
        </w:rPr>
        <w:t>(Nour et al., 2022)</w:t>
      </w:r>
      <w:r w:rsidR="00545D55">
        <w:rPr>
          <w:sz w:val="24"/>
          <w:szCs w:val="24"/>
        </w:rPr>
        <w:fldChar w:fldCharType="end"/>
      </w:r>
      <w:r w:rsidR="00545D55">
        <w:rPr>
          <w:sz w:val="24"/>
          <w:szCs w:val="24"/>
        </w:rPr>
        <w:t xml:space="preserve">. </w:t>
      </w:r>
      <w:r w:rsidR="00007995">
        <w:rPr>
          <w:sz w:val="24"/>
          <w:szCs w:val="24"/>
        </w:rPr>
        <w:t xml:space="preserve">We employ univariate ICC and two multivariate measures of reliability: fingerprinting </w:t>
      </w:r>
      <w:r w:rsidR="00007995">
        <w:rPr>
          <w:sz w:val="24"/>
          <w:szCs w:val="24"/>
        </w:rPr>
        <w:fldChar w:fldCharType="begin"/>
      </w:r>
      <w:r w:rsidR="00007995">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007995">
        <w:rPr>
          <w:sz w:val="24"/>
          <w:szCs w:val="24"/>
        </w:rPr>
        <w:fldChar w:fldCharType="separate"/>
      </w:r>
      <w:r w:rsidR="00007995" w:rsidRPr="00EB7380">
        <w:rPr>
          <w:sz w:val="24"/>
        </w:rPr>
        <w:t>(Finn et al., 2015)</w:t>
      </w:r>
      <w:r w:rsidR="00007995">
        <w:rPr>
          <w:sz w:val="24"/>
          <w:szCs w:val="24"/>
        </w:rPr>
        <w:fldChar w:fldCharType="end"/>
      </w:r>
      <w:r w:rsidR="00007995">
        <w:rPr>
          <w:sz w:val="24"/>
          <w:szCs w:val="24"/>
        </w:rPr>
        <w:t xml:space="preserve"> and discriminability </w:t>
      </w:r>
      <w:r w:rsidR="00007995">
        <w:rPr>
          <w:sz w:val="24"/>
          <w:szCs w:val="24"/>
        </w:rPr>
        <w:fldChar w:fldCharType="begin"/>
      </w:r>
      <w:r w:rsidR="00395B3B">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007995">
        <w:rPr>
          <w:sz w:val="24"/>
          <w:szCs w:val="24"/>
        </w:rPr>
        <w:fldChar w:fldCharType="separate"/>
      </w:r>
      <w:r w:rsidR="00395B3B" w:rsidRPr="00395B3B">
        <w:rPr>
          <w:sz w:val="24"/>
        </w:rPr>
        <w:t>(Bridgeford et al., 2021)</w:t>
      </w:r>
      <w:r w:rsidR="00007995">
        <w:rPr>
          <w:sz w:val="24"/>
          <w:szCs w:val="24"/>
        </w:rPr>
        <w:fldChar w:fldCharType="end"/>
      </w:r>
      <w:r w:rsidR="00007995">
        <w:rPr>
          <w:sz w:val="24"/>
          <w:szCs w:val="24"/>
        </w:rPr>
        <w:t xml:space="preserve">. Functional connectome fingerprinting reflects the proportion of subjects whose connectomes are most correlated with their own at a later timepoint. </w:t>
      </w:r>
      <w:r w:rsidR="00C80EF8">
        <w:rPr>
          <w:sz w:val="24"/>
          <w:szCs w:val="24"/>
        </w:rPr>
        <w:t>F</w:t>
      </w:r>
      <w:r w:rsidR="00007995">
        <w:rPr>
          <w:sz w:val="24"/>
          <w:szCs w:val="24"/>
        </w:rPr>
        <w:t>ingerprinting accuracy</w:t>
      </w:r>
      <w:r w:rsidR="00C80EF8">
        <w:rPr>
          <w:sz w:val="24"/>
          <w:szCs w:val="24"/>
        </w:rPr>
        <w:t xml:space="preserve"> well above chance</w:t>
      </w:r>
      <w:r w:rsidR="00007995">
        <w:rPr>
          <w:sz w:val="24"/>
          <w:szCs w:val="24"/>
        </w:rPr>
        <w:t xml:space="preserve"> has been observed in several datasets,</w:t>
      </w:r>
      <w:r w:rsidR="00090DD6">
        <w:rPr>
          <w:sz w:val="24"/>
          <w:szCs w:val="24"/>
        </w:rPr>
        <w:t xml:space="preserve"> including </w:t>
      </w:r>
      <w:r w:rsidR="005660BB">
        <w:rPr>
          <w:sz w:val="24"/>
          <w:szCs w:val="24"/>
        </w:rPr>
        <w:t xml:space="preserve">in </w:t>
      </w:r>
      <w:r w:rsidR="00090DD6">
        <w:rPr>
          <w:sz w:val="24"/>
          <w:szCs w:val="24"/>
        </w:rPr>
        <w:t>adolescents,</w:t>
      </w:r>
      <w:r w:rsidR="00007995">
        <w:rPr>
          <w:sz w:val="24"/>
          <w:szCs w:val="24"/>
        </w:rPr>
        <w:t xml:space="preserve"> suggesting that functional connectivity data is stable </w:t>
      </w:r>
      <w:r w:rsidR="00007995">
        <w:rPr>
          <w:sz w:val="24"/>
          <w:szCs w:val="24"/>
        </w:rPr>
        <w:lastRenderedPageBreak/>
        <w:t xml:space="preserve">and unique enough to reliably identify subjects </w:t>
      </w:r>
      <w:r w:rsidR="00007995">
        <w:rPr>
          <w:sz w:val="24"/>
          <w:szCs w:val="24"/>
        </w:rPr>
        <w:fldChar w:fldCharType="begin"/>
      </w:r>
      <w:r w:rsidR="00007995">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07995">
        <w:rPr>
          <w:sz w:val="24"/>
          <w:szCs w:val="24"/>
        </w:rPr>
        <w:fldChar w:fldCharType="separate"/>
      </w:r>
      <w:r w:rsidR="00007995" w:rsidRPr="00622029">
        <w:rPr>
          <w:sz w:val="24"/>
        </w:rPr>
        <w:t>(Horien et al., 2019)</w:t>
      </w:r>
      <w:r w:rsidR="00007995">
        <w:rPr>
          <w:sz w:val="24"/>
          <w:szCs w:val="24"/>
        </w:rPr>
        <w:fldChar w:fldCharType="end"/>
      </w:r>
      <w:r w:rsidR="00007995">
        <w:rPr>
          <w:sz w:val="24"/>
          <w:szCs w:val="24"/>
        </w:rPr>
        <w:t>. Discriminability is a multivariate reliability metric that is robust to noise and provides an upper bound on</w:t>
      </w:r>
      <w:r w:rsidR="004C0C54">
        <w:rPr>
          <w:sz w:val="24"/>
          <w:szCs w:val="24"/>
        </w:rPr>
        <w:t xml:space="preserve"> classification accuracy</w:t>
      </w:r>
      <w:r w:rsidR="003F31BA">
        <w:rPr>
          <w:sz w:val="24"/>
          <w:szCs w:val="24"/>
        </w:rPr>
        <w:t xml:space="preserve"> </w:t>
      </w:r>
      <w:r w:rsidR="003F31BA" w:rsidRPr="00CE4524">
        <w:rPr>
          <w:sz w:val="24"/>
          <w:szCs w:val="24"/>
        </w:rPr>
        <w:fldChar w:fldCharType="begin"/>
      </w:r>
      <w:r w:rsidR="00395B3B">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3F31BA" w:rsidRPr="00CE4524">
        <w:rPr>
          <w:sz w:val="24"/>
          <w:szCs w:val="24"/>
        </w:rPr>
        <w:fldChar w:fldCharType="separate"/>
      </w:r>
      <w:r w:rsidR="00395B3B" w:rsidRPr="00395B3B">
        <w:rPr>
          <w:sz w:val="24"/>
        </w:rPr>
        <w:t>(Bridgeford et al., 2021)</w:t>
      </w:r>
      <w:r w:rsidR="003F31BA" w:rsidRPr="00CE4524">
        <w:rPr>
          <w:sz w:val="24"/>
          <w:szCs w:val="24"/>
        </w:rPr>
        <w:fldChar w:fldCharType="end"/>
      </w:r>
      <w:r w:rsidR="00007995">
        <w:rPr>
          <w:sz w:val="24"/>
          <w:szCs w:val="24"/>
        </w:rPr>
        <w:t>.</w:t>
      </w:r>
      <w:r w:rsidR="00D5785D">
        <w:rPr>
          <w:sz w:val="24"/>
          <w:szCs w:val="24"/>
        </w:rPr>
        <w:t xml:space="preserve"> </w:t>
      </w:r>
    </w:p>
    <w:p w14:paraId="5F6A643A" w14:textId="77777777" w:rsidR="00CB742F" w:rsidRDefault="00CB742F" w:rsidP="00AC559A">
      <w:pPr>
        <w:pStyle w:val="BodyText"/>
        <w:spacing w:line="480" w:lineRule="auto"/>
        <w:rPr>
          <w:sz w:val="24"/>
          <w:szCs w:val="24"/>
        </w:rPr>
      </w:pPr>
    </w:p>
    <w:p w14:paraId="096BC6A4" w14:textId="61E82D34" w:rsidR="00007995" w:rsidRDefault="00741C1D" w:rsidP="00AC559A">
      <w:pPr>
        <w:pStyle w:val="BodyText"/>
        <w:spacing w:line="480" w:lineRule="auto"/>
        <w:rPr>
          <w:sz w:val="24"/>
          <w:szCs w:val="24"/>
        </w:rPr>
      </w:pPr>
      <w:r>
        <w:rPr>
          <w:sz w:val="24"/>
          <w:szCs w:val="24"/>
        </w:rPr>
        <w:t xml:space="preserve">We thus combined </w:t>
      </w:r>
      <w:r w:rsidRPr="00741C1D">
        <w:rPr>
          <w:sz w:val="24"/>
          <w:szCs w:val="24"/>
        </w:rPr>
        <w:t>ICC, fingerprinting, and discriminability to determine how these measures may reflect different facets of reliability and offer unique perspectives on the data.</w:t>
      </w:r>
      <w:r>
        <w:rPr>
          <w:sz w:val="24"/>
          <w:szCs w:val="24"/>
        </w:rPr>
        <w:t xml:space="preserve"> </w:t>
      </w:r>
      <w:r w:rsidR="00CB742F">
        <w:rPr>
          <w:sz w:val="24"/>
          <w:szCs w:val="24"/>
        </w:rPr>
        <w:t xml:space="preserve">In addition to assessing group differences, we explored potential associations between reliability and individual differences in symptoms. Finally, we </w:t>
      </w:r>
      <w:r w:rsidR="007D5ECB">
        <w:rPr>
          <w:sz w:val="24"/>
          <w:szCs w:val="24"/>
        </w:rPr>
        <w:t xml:space="preserve">expanded previous work finding that more reliable edges </w:t>
      </w:r>
      <w:r w:rsidR="00361D90">
        <w:rPr>
          <w:sz w:val="24"/>
          <w:szCs w:val="24"/>
        </w:rPr>
        <w:t xml:space="preserve">are not associated with greater predictive utility into </w:t>
      </w:r>
      <w:r w:rsidR="007D5ECB">
        <w:rPr>
          <w:sz w:val="24"/>
          <w:szCs w:val="24"/>
        </w:rPr>
        <w:t xml:space="preserve">a psychiatric context </w:t>
      </w:r>
      <w:r w:rsidR="007D5ECB">
        <w:rPr>
          <w:sz w:val="24"/>
          <w:szCs w:val="24"/>
        </w:rPr>
        <w:fldChar w:fldCharType="begin"/>
      </w:r>
      <w:r w:rsidR="007D5ECB">
        <w:rPr>
          <w:sz w:val="24"/>
          <w:szCs w:val="24"/>
        </w:rPr>
        <w:instrText xml:space="preserve"> ADDIN ZOTERO_ITEM CSL_CITATION {"citationID":"WKl1m3C1","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7D5ECB">
        <w:rPr>
          <w:sz w:val="24"/>
          <w:szCs w:val="24"/>
        </w:rPr>
        <w:fldChar w:fldCharType="separate"/>
      </w:r>
      <w:r w:rsidR="007D5ECB" w:rsidRPr="007D5ECB">
        <w:rPr>
          <w:sz w:val="24"/>
        </w:rPr>
        <w:t>(Noble et al., 2017)</w:t>
      </w:r>
      <w:r w:rsidR="007D5ECB">
        <w:rPr>
          <w:sz w:val="24"/>
          <w:szCs w:val="24"/>
        </w:rPr>
        <w:fldChar w:fldCharType="end"/>
      </w:r>
      <w:r w:rsidR="007D5ECB">
        <w:rPr>
          <w:sz w:val="24"/>
          <w:szCs w:val="24"/>
        </w:rPr>
        <w:t xml:space="preserve">. </w:t>
      </w:r>
      <w:r w:rsidR="00906C24">
        <w:rPr>
          <w:sz w:val="24"/>
          <w:szCs w:val="24"/>
        </w:rPr>
        <w:t xml:space="preserve">In conducting these analyses, we expected </w:t>
      </w:r>
      <w:r w:rsidR="00D93B22">
        <w:rPr>
          <w:sz w:val="24"/>
          <w:szCs w:val="24"/>
        </w:rPr>
        <w:t xml:space="preserve">adolescents with depression to have less reliable connectomes </w:t>
      </w:r>
      <w:r w:rsidR="008B115D">
        <w:rPr>
          <w:sz w:val="24"/>
          <w:szCs w:val="24"/>
        </w:rPr>
        <w:t>than their healthy peers</w:t>
      </w:r>
      <w:r w:rsidR="00230F44">
        <w:rPr>
          <w:sz w:val="24"/>
          <w:szCs w:val="24"/>
        </w:rPr>
        <w:t>,</w:t>
      </w:r>
      <w:r w:rsidR="002862D2">
        <w:rPr>
          <w:sz w:val="24"/>
          <w:szCs w:val="24"/>
        </w:rPr>
        <w:t xml:space="preserve"> as the episodic nature of the illness </w:t>
      </w:r>
      <w:r w:rsidR="00B468D9">
        <w:rPr>
          <w:sz w:val="24"/>
          <w:szCs w:val="24"/>
        </w:rPr>
        <w:t>could</w:t>
      </w:r>
      <w:r w:rsidR="002862D2">
        <w:rPr>
          <w:sz w:val="24"/>
          <w:szCs w:val="24"/>
        </w:rPr>
        <w:t xml:space="preserve"> result in increased within-subject variability across timepoints. </w:t>
      </w:r>
      <w:r w:rsidR="007F1CF8">
        <w:rPr>
          <w:sz w:val="24"/>
          <w:szCs w:val="24"/>
        </w:rPr>
        <w:t xml:space="preserve">We also </w:t>
      </w:r>
      <w:r w:rsidR="00386FF3">
        <w:rPr>
          <w:sz w:val="24"/>
          <w:szCs w:val="24"/>
        </w:rPr>
        <w:t>predicted</w:t>
      </w:r>
      <w:r w:rsidR="007F1CF8">
        <w:rPr>
          <w:sz w:val="24"/>
          <w:szCs w:val="24"/>
        </w:rPr>
        <w:t xml:space="preserve"> </w:t>
      </w:r>
      <w:r w:rsidR="00386FF3">
        <w:rPr>
          <w:sz w:val="24"/>
          <w:szCs w:val="24"/>
        </w:rPr>
        <w:t xml:space="preserve">high </w:t>
      </w:r>
      <w:r w:rsidR="007F1CF8">
        <w:rPr>
          <w:sz w:val="24"/>
          <w:szCs w:val="24"/>
        </w:rPr>
        <w:t xml:space="preserve">multivariate reliability (fingerprinting and discriminability) </w:t>
      </w:r>
      <w:r w:rsidR="00386FF3">
        <w:rPr>
          <w:sz w:val="24"/>
          <w:szCs w:val="24"/>
        </w:rPr>
        <w:t xml:space="preserve">and poor </w:t>
      </w:r>
      <w:r>
        <w:rPr>
          <w:sz w:val="24"/>
          <w:szCs w:val="24"/>
        </w:rPr>
        <w:t>univariate</w:t>
      </w:r>
      <w:r w:rsidR="00386FF3">
        <w:rPr>
          <w:sz w:val="24"/>
          <w:szCs w:val="24"/>
        </w:rPr>
        <w:t xml:space="preserve"> reliability </w:t>
      </w:r>
      <w:r>
        <w:rPr>
          <w:sz w:val="24"/>
          <w:szCs w:val="24"/>
        </w:rPr>
        <w:t>(ICC</w:t>
      </w:r>
      <w:r w:rsidR="00386FF3">
        <w:rPr>
          <w:sz w:val="24"/>
          <w:szCs w:val="24"/>
        </w:rPr>
        <w:t xml:space="preserve">), in line with previous results </w:t>
      </w:r>
      <w:r w:rsidR="00386FF3">
        <w:rPr>
          <w:sz w:val="24"/>
          <w:szCs w:val="24"/>
        </w:rPr>
        <w:fldChar w:fldCharType="begin"/>
      </w:r>
      <w:r w:rsidR="00386FF3">
        <w:rPr>
          <w:sz w:val="24"/>
          <w:szCs w:val="24"/>
        </w:rPr>
        <w:instrText xml:space="preserve"> ADDIN ZOTERO_ITEM CSL_CITATION {"citationID":"nygFQHYG","properties":{"formattedCitation":"(Bridgeford et al., 2021; Horien et al., 2019; Noble et al., 2019)","plainCitation":"(Bridgeford et al., 2021; Horien et al., 2019; Noble et al., 2019)","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386FF3">
        <w:rPr>
          <w:sz w:val="24"/>
          <w:szCs w:val="24"/>
        </w:rPr>
        <w:fldChar w:fldCharType="separate"/>
      </w:r>
      <w:r w:rsidR="00386FF3" w:rsidRPr="00386FF3">
        <w:rPr>
          <w:sz w:val="24"/>
        </w:rPr>
        <w:t>(Bridgeford et al., 2021; Horien et al., 2019; Noble et al., 2019)</w:t>
      </w:r>
      <w:r w:rsidR="00386FF3">
        <w:rPr>
          <w:sz w:val="24"/>
          <w:szCs w:val="24"/>
        </w:rPr>
        <w:fldChar w:fldCharType="end"/>
      </w:r>
      <w:r>
        <w:rPr>
          <w:sz w:val="24"/>
          <w:szCs w:val="24"/>
        </w:rPr>
        <w:t xml:space="preserve">. </w:t>
      </w:r>
      <w:r w:rsidR="004C3A48">
        <w:rPr>
          <w:sz w:val="24"/>
          <w:szCs w:val="24"/>
        </w:rPr>
        <w:t xml:space="preserve">Through this investigation, we will clarify </w:t>
      </w:r>
      <w:r w:rsidR="00322CEA">
        <w:rPr>
          <w:sz w:val="24"/>
          <w:szCs w:val="24"/>
        </w:rPr>
        <w:t xml:space="preserve">the test-retest reliability of functional connectivity in a clinically relevant population, </w:t>
      </w:r>
      <w:r w:rsidR="00D759AC">
        <w:rPr>
          <w:sz w:val="24"/>
          <w:szCs w:val="24"/>
        </w:rPr>
        <w:t xml:space="preserve">guiding the search for biomarkers that can revolutionize psychiatry. </w:t>
      </w:r>
    </w:p>
    <w:p w14:paraId="2ABE676A" w14:textId="6D4D11EE" w:rsidR="00007995" w:rsidRDefault="00007995" w:rsidP="00AC559A">
      <w:pPr>
        <w:pStyle w:val="BodyText"/>
        <w:spacing w:line="480" w:lineRule="auto"/>
        <w:ind w:firstLine="303"/>
        <w:rPr>
          <w:w w:val="95"/>
          <w:sz w:val="24"/>
          <w:szCs w:val="24"/>
        </w:rPr>
      </w:pPr>
    </w:p>
    <w:p w14:paraId="77ACC300" w14:textId="4112097A" w:rsidR="006833D5" w:rsidRDefault="005664D9" w:rsidP="00AC559A">
      <w:pPr>
        <w:pStyle w:val="Heading1"/>
        <w:spacing w:before="0" w:line="480" w:lineRule="auto"/>
        <w:ind w:left="0"/>
        <w:rPr>
          <w:rFonts w:ascii="Times New Roman" w:hAnsi="Times New Roman" w:cs="Times New Roman"/>
          <w:spacing w:val="-2"/>
        </w:rPr>
      </w:pPr>
      <w:r w:rsidRPr="001F45E9">
        <w:rPr>
          <w:rFonts w:ascii="Times New Roman" w:hAnsi="Times New Roman" w:cs="Times New Roman"/>
          <w:spacing w:val="-2"/>
        </w:rPr>
        <w:t>METHODS</w:t>
      </w:r>
      <w:r w:rsidR="0072244C">
        <w:rPr>
          <w:rFonts w:ascii="Times New Roman" w:hAnsi="Times New Roman" w:cs="Times New Roman"/>
          <w:spacing w:val="-2"/>
        </w:rPr>
        <w:t xml:space="preserve"> AND MATERIALS</w:t>
      </w:r>
    </w:p>
    <w:p w14:paraId="1DD2900B" w14:textId="3D260C25" w:rsidR="002461EE" w:rsidRPr="001F45E9" w:rsidRDefault="005664D9" w:rsidP="00AC559A">
      <w:pPr>
        <w:pStyle w:val="Heading1"/>
        <w:spacing w:before="0" w:line="480" w:lineRule="auto"/>
        <w:ind w:left="0"/>
        <w:rPr>
          <w:rFonts w:ascii="Times New Roman" w:hAnsi="Times New Roman" w:cs="Times New Roman"/>
        </w:rPr>
      </w:pPr>
      <w:r w:rsidRPr="001F45E9">
        <w:rPr>
          <w:rFonts w:ascii="Times New Roman" w:hAnsi="Times New Roman" w:cs="Times New Roman"/>
          <w:spacing w:val="-2"/>
        </w:rPr>
        <w:t>Participants</w:t>
      </w:r>
    </w:p>
    <w:p w14:paraId="59252202" w14:textId="256F2EDB" w:rsidR="00267CAF" w:rsidRDefault="009749A5" w:rsidP="00AC559A">
      <w:pPr>
        <w:pStyle w:val="BodyText"/>
        <w:spacing w:line="480" w:lineRule="auto"/>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4931F8">
        <w:rPr>
          <w:sz w:val="24"/>
          <w:szCs w:val="24"/>
        </w:rPr>
        <w:t xml:space="preserve"> </w:t>
      </w:r>
      <w:r w:rsidR="004931F8">
        <w:rPr>
          <w:sz w:val="24"/>
          <w:szCs w:val="24"/>
        </w:rPr>
        <w:fldChar w:fldCharType="begin"/>
      </w:r>
      <w:r w:rsidR="004931F8">
        <w:rPr>
          <w:sz w:val="24"/>
          <w:szCs w:val="24"/>
        </w:rPr>
        <w:instrText xml:space="preserve"> ADDIN ZOTERO_ITEM CSL_CITATION {"citationID":"eYczMDqu","properties":{"formattedCitation":"(Gorham et al., 2022; Sadeghi et al., 2022)","plainCitation":"(Gorham et al., 2022; Sadeghi et al., 2022)","noteIndex":0},"citationItems":[{"id":4821,"uris":["http://zotero.org/users/5958044/items/DCW4NQK3"],"itemData":{"id":4821,"type":"article-journal","abstract":"Background Family history of depression (FHD) is a known risk factor for the new onset of depression. However, it is unclear if FHD is clinically useful for prognosis in adolescents with current, ongoing, or past depression. This preregistered study uses a longitudinal, multi-informant design to examine whether a child’s FHD adds information about future depressive episodes and depression severity applying state-of-the-art predictive out-of-sample methodology. Methods We examined data in adolescents with current or past depression (age 11–17 years) from the National Institute of Mental Health Characterization and Treatment of Adolescent Depression (CAT-D) study. We asked whether a history of depression in a first-degree relative was predictive of depressive episode duration (72 participants) and future depressive symptom severity in probands (129 participants, 1,439 total assessments). Results Family history of depression, while statistically associated with time spent depressed, did not improve predictions of time spent depressed, nor did it improve models of change in depression severity measured by self- or parent-report. Conclusions Family history of depression does not improve the prediction of the course of depression in adolescents already diagnosed with depression. The difference between statistical association and predictive models highlights the importance of assessing predictive performance when evaluating questions of clinical utility.","container-title":"Journal of Child Psychology and Psychiatry","DOI":"10.1111/jcpp.13547","ISSN":"1469-7610","issue":"8","language":"en","license":"All rights reserved","note":"_eprint: https://onlinelibrary.wiley.com/doi/pdf/10.1111/jcpp.13547","page":"939-947","source":"Wiley Online Library","title":"Clinical utility of family history of depression for prognosis of adolescent depression severity and duration assessed with predictive modeling","volume":"63","author":[{"family":"Gorham","given":"Lisa S."},{"family":"Sadeghi","given":"Neda"},{"family":"Eisner","given":"Lillian"},{"family":"Taigman","given":"Jeremy"},{"family":"Haynes","given":"Katherine"},{"family":"Qi","given":"Karen"},{"family":"Camp","given":"Christopher C."},{"family":"Fors","given":"Payton"},{"family":"Rodriguez","given":"Diana"},{"family":"McGuire","given":"Jerry"},{"family":"Garth","given":"Erin"},{"family":"Engel","given":"Chana"},{"family":"Davis","given":"Mollie"},{"family":"Towbin","given":"Kenneth"},{"family":"Stringaris","given":"Argyris"},{"family":"Nielson","given":"Dylan M."}],"issued":{"date-parts":[["2022"]]}}},{"id":4447,"uris":["http://zotero.org/users/5958044/items/UHMGKDSU"],"itemData":{"id":4447,"type":"article-journal","abstract":"Objective\nTo investigate whether, compared to pre-pandemic levels, depressive and anxiety symptoms in adolescents with depression increased during the pandemic.\nMethod\nWe utilized data from National Institute of Mental Health Characterization and Treatment of Depression (NIMH CAT-D) cohort, a longitudinal case control study that started pre-pandemic. Most of the participants are from the states of Maryland and Virginia in the United States. We compared depressive symptoms (1820 measurements; 519 measurements pre-pandemic and 1302 during the pandemic) and anxiety symptoms (1800 measurements; 508 measurements pre-pandemic and 1292 ratings during the pandemic) of 166 adolescents (109 girls, 96 adolescents with depression) before and during the pandemic. Data was collected during yearly clinical visits, interim four-months follow-up visits, inpatient stays, and weekly outpatient sessions, and additional data collection during the pandemic. Pre-pandemic, healthy volunteers (HVs) had a median of one depressive and anxiety rating (range: 1-3) and adolescents with depression had a median of two ratings (anxiety rating range: 1-25, depressive rating range: 1-26). During the pandemic HVs had a median of eight anxiety ratings and nine depressive ratings (range: 1-13) and adolescents with depression had a median of seven anxiety and depressive ratings (range: 1-29). We also analyzed adolescent- and parent-reported behaviors in the CoRonavIruS Health Impact Survey (CRISIS), totaling 920 self-reported measures for 164 adolescents (112 girls, 92 adolescents with depression). HVs had a median of seven surveys (range: 1-8), and adolescents with depression had a median of five surveys (range: 1-8).\nResults\nPre-pandemic, adolescents with depression had a mean depressive score of 11.16 (95% CI [10.10, 12.22]) and HVs had a mean depressive score of 1.76 (95% CI [0.40, 3.13]), a difference of 9.40 points (95% CI [7.78, 11.01]). During the pandemic, this difference decreased by 22.6% (2.05 points, 95% CI [0.71, 3.40], P=0.003) due to 0.89 points decrease in severity of scores in adolescents with depression (95% CI [0.08, 1.70], P = 0.032) and 1.16 points increase in healthy individuals’ depressive symptoms (95% CI [0.10 - 2.23], P = 0.032). Compared to their pre-pandemic levels, adolescents with depression reported overall lower anxiety symptoms during the pandemic. Parent-on-child reports also were consistent with these results.\nConclusion\nContrary to our hypothesis, we found that both depressive and anxiety symptoms were lower for adolescents with depression during the pandemic compared to before. In contrast, the depression scores for the HVs were higher during the pandemic relative to their pre-pandemic ratings; these scores remained much lower than those of adolescents with depression. Clinical trial registration information: Characterization and Treatment of Adolescent Depression; https://clinicaltrials.gov/; NCT03388606.","container-title":"Journal of the American Academy of Child &amp; Adolescent Psychiatry","DOI":"10.1016/j.jaac.2022.04.004","ISSN":"0890-8567","journalAbbreviation":"Journal of the American Academy of Child &amp; Adolescent Psychiatry","language":"en","license":"All rights reserved","source":"ScienceDirect","title":"Mood and Behaviors of Adolescents With Depression in a Longitudinal Study Before and During the COVID-19 Pandemic","URL":"https://www.sciencedirect.com/science/article/pii/S0890856722001952","author":[{"family":"Sadeghi","given":"Neda"},{"family":"Fors","given":"Payton Q."},{"family":"Eisner","given":"Lillian"},{"family":"Taigman","given":"Jeremy"},{"family":"Qi","given":"Karen"},{"family":"Gorham","given":"Lisa S."},{"family":"Camp","given":"Christopher C."},{"family":"O’Callaghan","given":"Georgia"},{"family":"Rodriguez","given":"Diana"},{"family":"McGuire","given":"Jerry"},{"family":"Garth","given":"Erin M."},{"family":"Engel","given":"Chana"},{"family":"Davis","given":"Mollie"},{"family":"Towbin","given":"Kenneth E."},{"family":"Stringaris","given":"Argyris"},{"family":"Nielson","given":"Dylan M."}],"accessed":{"date-parts":[["2022",4,25]]},"issued":{"date-parts":[["2022",4,19]]}}}],"schema":"https://github.com/citation-style-language/schema/raw/master/csl-citation.json"} </w:instrText>
      </w:r>
      <w:r w:rsidR="004931F8">
        <w:rPr>
          <w:sz w:val="24"/>
          <w:szCs w:val="24"/>
        </w:rPr>
        <w:fldChar w:fldCharType="separate"/>
      </w:r>
      <w:r w:rsidR="004931F8" w:rsidRPr="004931F8">
        <w:rPr>
          <w:sz w:val="24"/>
        </w:rPr>
        <w:t>(Gorham et al., 2022; Sadeghi et al., 2022)</w:t>
      </w:r>
      <w:r w:rsidR="004931F8">
        <w:rPr>
          <w:sz w:val="24"/>
          <w:szCs w:val="24"/>
        </w:rPr>
        <w:fldChar w:fldCharType="end"/>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recruited through mail, online advertisement</w:t>
      </w:r>
      <w:r w:rsidR="000B33A8">
        <w:rPr>
          <w:sz w:val="24"/>
          <w:szCs w:val="24"/>
        </w:rPr>
        <w:t>,</w:t>
      </w:r>
      <w:r w:rsidR="00D850CE" w:rsidRPr="00D850CE">
        <w:rPr>
          <w:sz w:val="24"/>
          <w:szCs w:val="24"/>
        </w:rPr>
        <w:t xml:space="preserve"> and direct referrals from clinical sources. Participants provided informed </w:t>
      </w:r>
      <w:r w:rsidR="00D850CE" w:rsidRPr="00D850CE">
        <w:rPr>
          <w:sz w:val="24"/>
          <w:szCs w:val="24"/>
        </w:rPr>
        <w:lastRenderedPageBreak/>
        <w:t>consent to a protocol approved by the NIH Institutional Review Board (</w:t>
      </w:r>
      <w:r w:rsidR="002E74D9" w:rsidRPr="002E74D9">
        <w:rPr>
          <w:sz w:val="24"/>
          <w:szCs w:val="24"/>
        </w:rPr>
        <w:t>protocol no. 18-M-0037, clinicaltrials.gov no. NCT03388606</w:t>
      </w:r>
      <w:r w:rsidR="00D850CE" w:rsidRPr="00D850CE">
        <w:rPr>
          <w:sz w:val="24"/>
          <w:szCs w:val="24"/>
        </w:rPr>
        <w:t>)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w:t>
      </w:r>
      <w:r w:rsidR="005F0F9C">
        <w:rPr>
          <w:sz w:val="24"/>
          <w:szCs w:val="24"/>
        </w:rPr>
        <w:t xml:space="preserve"> Participants completed </w:t>
      </w:r>
      <w:r w:rsidR="002B06A4">
        <w:rPr>
          <w:sz w:val="24"/>
          <w:szCs w:val="24"/>
        </w:rPr>
        <w:t>an fMRI scan after evaluation</w:t>
      </w:r>
      <w:r w:rsidR="00D152D7">
        <w:rPr>
          <w:sz w:val="24"/>
          <w:szCs w:val="24"/>
        </w:rPr>
        <w:t>.</w:t>
      </w:r>
      <w:r w:rsidR="00D850CE" w:rsidRPr="00D850CE">
        <w:rPr>
          <w:sz w:val="24"/>
          <w:szCs w:val="24"/>
        </w:rPr>
        <w:t xml:space="preserve">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r w:rsidR="000B1894">
        <w:rPr>
          <w:sz w:val="24"/>
          <w:szCs w:val="24"/>
        </w:rPr>
        <w:t xml:space="preserve">Depressed participants </w:t>
      </w:r>
      <w:r w:rsidR="00A5049A">
        <w:rPr>
          <w:sz w:val="24"/>
          <w:szCs w:val="24"/>
        </w:rPr>
        <w:t>also completed scans</w:t>
      </w:r>
      <w:r w:rsidR="00981C51">
        <w:rPr>
          <w:sz w:val="24"/>
          <w:szCs w:val="24"/>
        </w:rPr>
        <w:t xml:space="preserve"> and questionnaires</w:t>
      </w:r>
      <w:r w:rsidR="00A5049A">
        <w:rPr>
          <w:sz w:val="24"/>
          <w:szCs w:val="24"/>
        </w:rPr>
        <w:t xml:space="preserve"> at four-month intervals</w:t>
      </w:r>
      <w:r w:rsidR="00D152D7">
        <w:rPr>
          <w:sz w:val="24"/>
          <w:szCs w:val="24"/>
        </w:rPr>
        <w:t xml:space="preserve"> between evaluation and </w:t>
      </w:r>
      <w:r w:rsidR="00861E9B">
        <w:rPr>
          <w:sz w:val="24"/>
          <w:szCs w:val="24"/>
        </w:rPr>
        <w:t xml:space="preserve">the one-year </w:t>
      </w:r>
      <w:r w:rsidR="007F1CAF">
        <w:rPr>
          <w:sz w:val="24"/>
          <w:szCs w:val="24"/>
        </w:rPr>
        <w:t>timepoint</w:t>
      </w:r>
      <w:r w:rsidR="00A5049A">
        <w:rPr>
          <w:sz w:val="24"/>
          <w:szCs w:val="24"/>
        </w:rPr>
        <w:t xml:space="preserve">. </w:t>
      </w:r>
      <w:r w:rsidR="00A95210">
        <w:rPr>
          <w:sz w:val="24"/>
          <w:szCs w:val="24"/>
        </w:rPr>
        <w:t xml:space="preserve">See Supplemental Table 1 for </w:t>
      </w:r>
      <w:r w:rsidR="001E09CC">
        <w:rPr>
          <w:sz w:val="24"/>
          <w:szCs w:val="24"/>
        </w:rPr>
        <w:t>participant information.</w:t>
      </w:r>
    </w:p>
    <w:p w14:paraId="486E4928" w14:textId="49F953B4" w:rsidR="007528BE" w:rsidRDefault="007528BE" w:rsidP="00AC559A">
      <w:pPr>
        <w:pStyle w:val="BodyText"/>
        <w:spacing w:line="480" w:lineRule="auto"/>
        <w:rPr>
          <w:sz w:val="24"/>
          <w:szCs w:val="24"/>
        </w:rPr>
      </w:pPr>
    </w:p>
    <w:p w14:paraId="7D0D07DD" w14:textId="2F2D69F0" w:rsidR="007528BE" w:rsidRDefault="007528BE" w:rsidP="00AC559A">
      <w:pPr>
        <w:pStyle w:val="BodyText"/>
        <w:spacing w:line="480" w:lineRule="auto"/>
        <w:rPr>
          <w:sz w:val="24"/>
          <w:szCs w:val="24"/>
        </w:rPr>
      </w:pPr>
      <w:r>
        <w:rPr>
          <w:b/>
          <w:bCs/>
          <w:sz w:val="24"/>
          <w:szCs w:val="24"/>
        </w:rPr>
        <w:t xml:space="preserve">Clinical </w:t>
      </w:r>
      <w:r w:rsidR="008A67E8">
        <w:rPr>
          <w:b/>
          <w:bCs/>
          <w:sz w:val="24"/>
          <w:szCs w:val="24"/>
        </w:rPr>
        <w:t>i</w:t>
      </w:r>
      <w:r>
        <w:rPr>
          <w:b/>
          <w:bCs/>
          <w:sz w:val="24"/>
          <w:szCs w:val="24"/>
        </w:rPr>
        <w:t xml:space="preserve">nterview and </w:t>
      </w:r>
      <w:r w:rsidR="008A67E8">
        <w:rPr>
          <w:b/>
          <w:bCs/>
          <w:sz w:val="24"/>
          <w:szCs w:val="24"/>
        </w:rPr>
        <w:t>q</w:t>
      </w:r>
      <w:r>
        <w:rPr>
          <w:b/>
          <w:bCs/>
          <w:sz w:val="24"/>
          <w:szCs w:val="24"/>
        </w:rPr>
        <w:t>uestionnaires</w:t>
      </w:r>
    </w:p>
    <w:p w14:paraId="50C7FD45" w14:textId="049C3F8F" w:rsidR="007528BE" w:rsidRPr="007528BE" w:rsidRDefault="007528BE" w:rsidP="00AC559A">
      <w:pPr>
        <w:pStyle w:val="BodyText"/>
        <w:spacing w:line="480" w:lineRule="auto"/>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11C984C9" w14:textId="77777777" w:rsidR="0078386D" w:rsidRPr="001F45E9" w:rsidRDefault="0078386D" w:rsidP="00AC559A">
      <w:pPr>
        <w:pStyle w:val="BodyText"/>
        <w:spacing w:line="480" w:lineRule="auto"/>
        <w:rPr>
          <w:sz w:val="24"/>
          <w:szCs w:val="24"/>
        </w:rPr>
      </w:pPr>
    </w:p>
    <w:p w14:paraId="1DD2900E" w14:textId="6861F73F" w:rsidR="002461EE" w:rsidRPr="001F45E9" w:rsidRDefault="005664D9" w:rsidP="00AC559A">
      <w:pPr>
        <w:pStyle w:val="Heading2"/>
        <w:spacing w:line="480" w:lineRule="auto"/>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7807715D" w14:textId="5EBEE0C6" w:rsidR="00225880" w:rsidRPr="002A687C" w:rsidRDefault="00225880" w:rsidP="00AC559A">
      <w:pPr>
        <w:pStyle w:val="BodyText"/>
        <w:spacing w:line="480" w:lineRule="auto"/>
        <w:rPr>
          <w:sz w:val="24"/>
          <w:szCs w:val="24"/>
        </w:rPr>
      </w:pPr>
      <w:r w:rsidRPr="008B7078">
        <w:rPr>
          <w:sz w:val="24"/>
          <w:szCs w:val="24"/>
        </w:rPr>
        <w:t xml:space="preserve">Following in-person screening, participants were scanned in a General Electric (Waukesha, WI) </w:t>
      </w:r>
      <w:r>
        <w:rPr>
          <w:sz w:val="24"/>
          <w:szCs w:val="24"/>
        </w:rPr>
        <w:t xml:space="preserve">Discovery </w:t>
      </w:r>
      <w:r w:rsidRPr="008B7078">
        <w:rPr>
          <w:sz w:val="24"/>
          <w:szCs w:val="24"/>
        </w:rPr>
        <w:t>MR-750s</w:t>
      </w:r>
      <w:r>
        <w:rPr>
          <w:sz w:val="24"/>
          <w:szCs w:val="24"/>
        </w:rPr>
        <w:t xml:space="preserve"> 3 tesla scanner with 32 channel head coils</w:t>
      </w:r>
      <w:r w:rsidRPr="002A687C">
        <w:rPr>
          <w:sz w:val="24"/>
          <w:szCs w:val="24"/>
        </w:rPr>
        <w:t xml:space="preserve">, being randomly assigned to one of two similar scanners. Both scanners were housed in the NMR suite of the NIH clinical center. </w:t>
      </w:r>
      <w:r w:rsidRPr="002A687C">
        <w:rPr>
          <w:sz w:val="24"/>
          <w:szCs w:val="24"/>
        </w:rPr>
        <w:lastRenderedPageBreak/>
        <w:t>The fixation stimulus was displayed via back-projection from a head-coil-mounted mirror. Foam padding was used to constrain head movement.</w:t>
      </w:r>
      <w:r w:rsidRPr="008328DC">
        <w:rPr>
          <w:sz w:val="24"/>
          <w:szCs w:val="24"/>
        </w:rPr>
        <w:t xml:space="preserve"> Res</w:t>
      </w:r>
      <w:r w:rsidRPr="002A687C">
        <w:rPr>
          <w:sz w:val="24"/>
          <w:szCs w:val="24"/>
        </w:rPr>
        <w:t>ting</w:t>
      </w:r>
      <w:r w:rsidR="008C7E94">
        <w:rPr>
          <w:sz w:val="24"/>
          <w:szCs w:val="24"/>
        </w:rPr>
        <w:t>-</w:t>
      </w:r>
      <w:r w:rsidRPr="002A687C">
        <w:rPr>
          <w:sz w:val="24"/>
          <w:szCs w:val="24"/>
        </w:rPr>
        <w:t xml:space="preserve">state data was collected with a multi-echo T2*-weighted echo-planar sequence with 32 oblique axial slices (4.0 mm thickness) (4 </w:t>
      </w:r>
      <w:r w:rsidR="008C7E94" w:rsidRPr="002A687C">
        <w:rPr>
          <w:sz w:val="24"/>
          <w:szCs w:val="24"/>
        </w:rPr>
        <w:t>echoes</w:t>
      </w:r>
      <w:r w:rsidRPr="002A687C">
        <w:rPr>
          <w:sz w:val="24"/>
          <w:szCs w:val="24"/>
        </w:rPr>
        <w:t xml:space="preserve">: 15.2 </w:t>
      </w:r>
      <w:proofErr w:type="spellStart"/>
      <w:r w:rsidRPr="002A687C">
        <w:rPr>
          <w:sz w:val="24"/>
          <w:szCs w:val="24"/>
        </w:rPr>
        <w:t>ms</w:t>
      </w:r>
      <w:proofErr w:type="spellEnd"/>
      <w:r w:rsidRPr="002A687C">
        <w:rPr>
          <w:sz w:val="24"/>
          <w:szCs w:val="24"/>
        </w:rPr>
        <w:t xml:space="preserve">, 28.8 </w:t>
      </w:r>
      <w:proofErr w:type="spellStart"/>
      <w:r w:rsidRPr="002A687C">
        <w:rPr>
          <w:sz w:val="24"/>
          <w:szCs w:val="24"/>
        </w:rPr>
        <w:t>ms</w:t>
      </w:r>
      <w:proofErr w:type="spellEnd"/>
      <w:r w:rsidRPr="002A687C">
        <w:rPr>
          <w:sz w:val="24"/>
          <w:szCs w:val="24"/>
        </w:rPr>
        <w:t xml:space="preserve">, 42.4 </w:t>
      </w:r>
      <w:proofErr w:type="spellStart"/>
      <w:r w:rsidRPr="002A687C">
        <w:rPr>
          <w:sz w:val="24"/>
          <w:szCs w:val="24"/>
        </w:rPr>
        <w:t>ms</w:t>
      </w:r>
      <w:proofErr w:type="spellEnd"/>
      <w:r w:rsidRPr="002A687C">
        <w:rPr>
          <w:sz w:val="24"/>
          <w:szCs w:val="24"/>
        </w:rPr>
        <w:t xml:space="preserve">, 56 </w:t>
      </w:r>
      <w:proofErr w:type="spellStart"/>
      <w:r w:rsidRPr="002A687C">
        <w:rPr>
          <w:sz w:val="24"/>
          <w:szCs w:val="24"/>
        </w:rPr>
        <w:t>ms</w:t>
      </w:r>
      <w:proofErr w:type="spellEnd"/>
      <w:r w:rsidRPr="002A687C">
        <w:rPr>
          <w:sz w:val="24"/>
          <w:szCs w:val="24"/>
        </w:rPr>
        <w:t>; flip angle, 80°; 64 × 64 matrix; field of view, 240 mm; in-plane resolution, 3.75 mm × 3.75 mm; repetition time</w:t>
      </w:r>
      <w:r>
        <w:rPr>
          <w:sz w:val="24"/>
          <w:szCs w:val="24"/>
        </w:rPr>
        <w:t xml:space="preserve">, </w:t>
      </w:r>
      <w:r w:rsidRPr="002A687C">
        <w:rPr>
          <w:sz w:val="24"/>
          <w:szCs w:val="24"/>
        </w:rPr>
        <w:t xml:space="preserve">2500 </w:t>
      </w:r>
      <w:proofErr w:type="spellStart"/>
      <w:r w:rsidRPr="002A687C">
        <w:rPr>
          <w:sz w:val="24"/>
          <w:szCs w:val="24"/>
        </w:rPr>
        <w:t>m</w:t>
      </w:r>
      <w:r>
        <w:rPr>
          <w:sz w:val="24"/>
          <w:szCs w:val="24"/>
        </w:rPr>
        <w:t>s</w:t>
      </w:r>
      <w:proofErr w:type="spellEnd"/>
      <w:r>
        <w:rPr>
          <w:sz w:val="24"/>
          <w:szCs w:val="24"/>
        </w:rPr>
        <w:t>; pixel bandwidth, 7812.5 Hz</w:t>
      </w:r>
      <w:r w:rsidRPr="002A687C">
        <w:rPr>
          <w:sz w:val="24"/>
          <w:szCs w:val="24"/>
        </w:rPr>
        <w:t>).</w:t>
      </w:r>
      <w:r w:rsidRPr="008B7078">
        <w:rPr>
          <w:sz w:val="24"/>
          <w:szCs w:val="24"/>
        </w:rPr>
        <w:t xml:space="preserve"> </w:t>
      </w:r>
      <w:r w:rsidRPr="002A687C">
        <w:rPr>
          <w:sz w:val="24"/>
          <w:szCs w:val="24"/>
        </w:rPr>
        <w:t xml:space="preserve">To improve the localization of activations, a high-resolution structural image was also collected from each participant during the same scanning session using a </w:t>
      </w:r>
      <w:r w:rsidRPr="008B7078">
        <w:rPr>
          <w:sz w:val="24"/>
          <w:szCs w:val="24"/>
        </w:rPr>
        <w:t xml:space="preserve">T1-weighted standardized magnetization prepared spoiled gradient recalled echo sequence with the following parameters: </w:t>
      </w:r>
      <w:r w:rsidRPr="002A687C">
        <w:rPr>
          <w:sz w:val="24"/>
          <w:szCs w:val="24"/>
        </w:rPr>
        <w:t>176</w:t>
      </w:r>
      <w:r w:rsidRPr="008B7078">
        <w:rPr>
          <w:sz w:val="24"/>
          <w:szCs w:val="24"/>
        </w:rPr>
        <w:t xml:space="preserve"> </w:t>
      </w:r>
      <w:r w:rsidRPr="002A687C">
        <w:rPr>
          <w:sz w:val="24"/>
          <w:szCs w:val="24"/>
        </w:rPr>
        <w:t>1</w:t>
      </w:r>
      <w:r w:rsidRPr="008B7078">
        <w:rPr>
          <w:sz w:val="24"/>
          <w:szCs w:val="24"/>
        </w:rPr>
        <w:t xml:space="preserve"> </w:t>
      </w:r>
      <w:r w:rsidRPr="002A687C">
        <w:rPr>
          <w:sz w:val="24"/>
          <w:szCs w:val="24"/>
        </w:rPr>
        <w:t>mm</w:t>
      </w:r>
      <w:r w:rsidRPr="008B7078">
        <w:rPr>
          <w:sz w:val="24"/>
          <w:szCs w:val="24"/>
        </w:rPr>
        <w:t xml:space="preserve"> </w:t>
      </w:r>
      <w:r w:rsidR="00A86BE7">
        <w:rPr>
          <w:sz w:val="24"/>
          <w:szCs w:val="24"/>
        </w:rPr>
        <w:t>sagittal</w:t>
      </w:r>
      <w:r w:rsidRPr="008B7078">
        <w:rPr>
          <w:sz w:val="24"/>
          <w:szCs w:val="24"/>
        </w:rPr>
        <w:t xml:space="preserve"> </w:t>
      </w:r>
      <w:r w:rsidRPr="002A687C">
        <w:rPr>
          <w:sz w:val="24"/>
          <w:szCs w:val="24"/>
        </w:rPr>
        <w:t>slices;</w:t>
      </w:r>
      <w:r w:rsidRPr="008B7078">
        <w:rPr>
          <w:sz w:val="24"/>
          <w:szCs w:val="24"/>
        </w:rPr>
        <w:t xml:space="preserve"> </w:t>
      </w:r>
      <w:r>
        <w:rPr>
          <w:sz w:val="24"/>
          <w:szCs w:val="24"/>
        </w:rPr>
        <w:t xml:space="preserve">inversion time 900 </w:t>
      </w:r>
      <w:proofErr w:type="spellStart"/>
      <w:r>
        <w:rPr>
          <w:sz w:val="24"/>
          <w:szCs w:val="24"/>
        </w:rPr>
        <w:t>ms</w:t>
      </w:r>
      <w:proofErr w:type="spellEnd"/>
      <w:r>
        <w:rPr>
          <w:sz w:val="24"/>
          <w:szCs w:val="24"/>
        </w:rPr>
        <w:t xml:space="preserve">; time between inversion pulses, 2530 </w:t>
      </w:r>
      <w:proofErr w:type="spellStart"/>
      <w:r>
        <w:rPr>
          <w:sz w:val="24"/>
          <w:szCs w:val="24"/>
        </w:rPr>
        <w:t>ms</w:t>
      </w:r>
      <w:proofErr w:type="spellEnd"/>
      <w:r>
        <w:rPr>
          <w:sz w:val="24"/>
          <w:szCs w:val="24"/>
        </w:rPr>
        <w:t xml:space="preserve">; </w:t>
      </w:r>
      <w:r w:rsidRPr="002A687C">
        <w:rPr>
          <w:sz w:val="24"/>
          <w:szCs w:val="24"/>
        </w:rPr>
        <w:t>repetition</w:t>
      </w:r>
      <w:r w:rsidRPr="008B7078">
        <w:rPr>
          <w:sz w:val="24"/>
          <w:szCs w:val="24"/>
        </w:rPr>
        <w:t xml:space="preserve"> </w:t>
      </w:r>
      <w:r w:rsidRPr="002A687C">
        <w:rPr>
          <w:sz w:val="24"/>
          <w:szCs w:val="24"/>
        </w:rPr>
        <w:t>time,</w:t>
      </w:r>
      <w:r w:rsidRPr="008B7078">
        <w:rPr>
          <w:sz w:val="24"/>
          <w:szCs w:val="24"/>
        </w:rPr>
        <w:t xml:space="preserve"> </w:t>
      </w:r>
      <w:r>
        <w:rPr>
          <w:sz w:val="24"/>
          <w:szCs w:val="24"/>
        </w:rPr>
        <w:t>7.7</w:t>
      </w:r>
      <w:r w:rsidRPr="008B7078">
        <w:rPr>
          <w:sz w:val="24"/>
          <w:szCs w:val="24"/>
        </w:rPr>
        <w:t xml:space="preserve"> </w:t>
      </w:r>
      <w:proofErr w:type="spellStart"/>
      <w:r w:rsidRPr="002A687C">
        <w:rPr>
          <w:sz w:val="24"/>
          <w:szCs w:val="24"/>
        </w:rPr>
        <w:t>ms</w:t>
      </w:r>
      <w:proofErr w:type="spellEnd"/>
      <w:r w:rsidRPr="002A687C">
        <w:rPr>
          <w:sz w:val="24"/>
          <w:szCs w:val="24"/>
        </w:rPr>
        <w:t>;</w:t>
      </w:r>
      <w:r w:rsidRPr="008B7078">
        <w:rPr>
          <w:sz w:val="24"/>
          <w:szCs w:val="24"/>
        </w:rPr>
        <w:t xml:space="preserve"> </w:t>
      </w:r>
      <w:r w:rsidRPr="002A687C">
        <w:rPr>
          <w:sz w:val="24"/>
          <w:szCs w:val="24"/>
        </w:rPr>
        <w:t>echo</w:t>
      </w:r>
      <w:r w:rsidRPr="008B7078">
        <w:rPr>
          <w:sz w:val="24"/>
          <w:szCs w:val="24"/>
        </w:rPr>
        <w:t xml:space="preserve"> </w:t>
      </w:r>
      <w:r w:rsidRPr="002A687C">
        <w:rPr>
          <w:sz w:val="24"/>
          <w:szCs w:val="24"/>
        </w:rPr>
        <w:t>time,</w:t>
      </w:r>
      <w:r w:rsidRPr="008B7078">
        <w:rPr>
          <w:sz w:val="24"/>
          <w:szCs w:val="24"/>
        </w:rPr>
        <w:t xml:space="preserve"> </w:t>
      </w:r>
      <w:r w:rsidRPr="002A687C">
        <w:rPr>
          <w:sz w:val="24"/>
          <w:szCs w:val="24"/>
        </w:rPr>
        <w:t>3</w:t>
      </w:r>
      <w:r>
        <w:rPr>
          <w:sz w:val="24"/>
          <w:szCs w:val="24"/>
        </w:rPr>
        <w:t>.436</w:t>
      </w:r>
      <w:r w:rsidRPr="008B7078">
        <w:rPr>
          <w:sz w:val="24"/>
          <w:szCs w:val="24"/>
        </w:rPr>
        <w:t xml:space="preserve"> </w:t>
      </w:r>
      <w:proofErr w:type="spellStart"/>
      <w:r w:rsidRPr="002A687C">
        <w:rPr>
          <w:sz w:val="24"/>
          <w:szCs w:val="24"/>
        </w:rPr>
        <w:t>ms</w:t>
      </w:r>
      <w:proofErr w:type="spellEnd"/>
      <w:r w:rsidRPr="002A687C">
        <w:rPr>
          <w:sz w:val="24"/>
          <w:szCs w:val="24"/>
        </w:rPr>
        <w:t>;</w:t>
      </w:r>
      <w:r w:rsidRPr="008B7078">
        <w:rPr>
          <w:sz w:val="24"/>
          <w:szCs w:val="24"/>
        </w:rPr>
        <w:t xml:space="preserve"> </w:t>
      </w:r>
      <w:r w:rsidRPr="002A687C">
        <w:rPr>
          <w:sz w:val="24"/>
          <w:szCs w:val="24"/>
        </w:rPr>
        <w:t>flip</w:t>
      </w:r>
      <w:r w:rsidRPr="008B7078">
        <w:rPr>
          <w:sz w:val="24"/>
          <w:szCs w:val="24"/>
        </w:rPr>
        <w:t xml:space="preserve"> </w:t>
      </w:r>
      <w:r w:rsidRPr="002A687C">
        <w:rPr>
          <w:sz w:val="24"/>
          <w:szCs w:val="24"/>
        </w:rPr>
        <w:t>angle,</w:t>
      </w:r>
      <w:r w:rsidRPr="008B7078">
        <w:rPr>
          <w:sz w:val="24"/>
          <w:szCs w:val="24"/>
        </w:rPr>
        <w:t xml:space="preserve"> </w:t>
      </w:r>
      <w:r w:rsidRPr="002A687C">
        <w:rPr>
          <w:sz w:val="24"/>
          <w:szCs w:val="24"/>
        </w:rPr>
        <w:t>7°;</w:t>
      </w:r>
      <w:r w:rsidRPr="008B7078">
        <w:rPr>
          <w:sz w:val="24"/>
          <w:szCs w:val="24"/>
        </w:rPr>
        <w:t xml:space="preserve"> </w:t>
      </w:r>
      <w:r w:rsidRPr="002A687C">
        <w:rPr>
          <w:sz w:val="24"/>
          <w:szCs w:val="24"/>
        </w:rPr>
        <w:t>256</w:t>
      </w:r>
      <w:r w:rsidRPr="008B7078">
        <w:rPr>
          <w:sz w:val="24"/>
          <w:szCs w:val="24"/>
        </w:rPr>
        <w:t xml:space="preserve"> </w:t>
      </w:r>
      <w:r w:rsidRPr="002A687C">
        <w:rPr>
          <w:sz w:val="24"/>
          <w:szCs w:val="24"/>
        </w:rPr>
        <w:t>×</w:t>
      </w:r>
      <w:r w:rsidRPr="008B7078">
        <w:rPr>
          <w:sz w:val="24"/>
          <w:szCs w:val="24"/>
        </w:rPr>
        <w:t xml:space="preserve"> </w:t>
      </w:r>
      <w:r w:rsidRPr="002A687C">
        <w:rPr>
          <w:sz w:val="24"/>
          <w:szCs w:val="24"/>
        </w:rPr>
        <w:t>256</w:t>
      </w:r>
      <w:r w:rsidRPr="008B7078">
        <w:rPr>
          <w:sz w:val="24"/>
          <w:szCs w:val="24"/>
        </w:rPr>
        <w:t xml:space="preserve"> </w:t>
      </w:r>
      <w:r w:rsidRPr="002A687C">
        <w:rPr>
          <w:sz w:val="24"/>
          <w:szCs w:val="24"/>
        </w:rPr>
        <w:t>matrix;</w:t>
      </w:r>
      <w:r w:rsidRPr="008B7078">
        <w:rPr>
          <w:sz w:val="24"/>
          <w:szCs w:val="24"/>
        </w:rPr>
        <w:t xml:space="preserve"> </w:t>
      </w:r>
      <w:r w:rsidRPr="002A687C">
        <w:rPr>
          <w:sz w:val="24"/>
          <w:szCs w:val="24"/>
        </w:rPr>
        <w:t>field</w:t>
      </w:r>
      <w:r w:rsidRPr="008B7078">
        <w:rPr>
          <w:sz w:val="24"/>
          <w:szCs w:val="24"/>
        </w:rPr>
        <w:t xml:space="preserve"> </w:t>
      </w:r>
      <w:r w:rsidRPr="002A687C">
        <w:rPr>
          <w:sz w:val="24"/>
          <w:szCs w:val="24"/>
        </w:rPr>
        <w:t>of</w:t>
      </w:r>
      <w:r w:rsidRPr="008B7078">
        <w:rPr>
          <w:sz w:val="24"/>
          <w:szCs w:val="24"/>
        </w:rPr>
        <w:t xml:space="preserve"> </w:t>
      </w:r>
      <w:r w:rsidRPr="002A687C">
        <w:rPr>
          <w:sz w:val="24"/>
          <w:szCs w:val="24"/>
        </w:rPr>
        <w:t>view,</w:t>
      </w:r>
      <w:r w:rsidRPr="008B7078">
        <w:rPr>
          <w:sz w:val="24"/>
          <w:szCs w:val="24"/>
        </w:rPr>
        <w:t xml:space="preserve"> </w:t>
      </w:r>
      <w:r w:rsidRPr="002A687C">
        <w:rPr>
          <w:sz w:val="24"/>
          <w:szCs w:val="24"/>
        </w:rPr>
        <w:t>256 mm;</w:t>
      </w:r>
      <w:r w:rsidRPr="008B7078">
        <w:rPr>
          <w:sz w:val="24"/>
          <w:szCs w:val="24"/>
        </w:rPr>
        <w:t xml:space="preserve"> </w:t>
      </w:r>
      <w:r w:rsidRPr="002A687C">
        <w:rPr>
          <w:sz w:val="24"/>
          <w:szCs w:val="24"/>
        </w:rPr>
        <w:t>in-plane</w:t>
      </w:r>
      <w:r w:rsidRPr="008B7078">
        <w:rPr>
          <w:sz w:val="24"/>
          <w:szCs w:val="24"/>
        </w:rPr>
        <w:t xml:space="preserve"> </w:t>
      </w:r>
      <w:r w:rsidRPr="002A687C">
        <w:rPr>
          <w:sz w:val="24"/>
          <w:szCs w:val="24"/>
        </w:rPr>
        <w:t>resolution,</w:t>
      </w:r>
      <w:r w:rsidRPr="008B7078">
        <w:rPr>
          <w:sz w:val="24"/>
          <w:szCs w:val="24"/>
        </w:rPr>
        <w:t xml:space="preserve"> </w:t>
      </w:r>
      <w:r>
        <w:rPr>
          <w:sz w:val="24"/>
          <w:szCs w:val="24"/>
        </w:rPr>
        <w:t>1.0</w:t>
      </w:r>
      <w:r w:rsidRPr="008B7078">
        <w:rPr>
          <w:sz w:val="24"/>
          <w:szCs w:val="24"/>
        </w:rPr>
        <w:t xml:space="preserve"> </w:t>
      </w:r>
      <w:r w:rsidRPr="002A687C">
        <w:rPr>
          <w:sz w:val="24"/>
          <w:szCs w:val="24"/>
        </w:rPr>
        <w:t>mm</w:t>
      </w:r>
      <w:r w:rsidRPr="008B7078">
        <w:rPr>
          <w:sz w:val="24"/>
          <w:szCs w:val="24"/>
        </w:rPr>
        <w:t xml:space="preserve"> </w:t>
      </w:r>
      <w:r w:rsidRPr="002A687C">
        <w:rPr>
          <w:sz w:val="24"/>
          <w:szCs w:val="24"/>
        </w:rPr>
        <w:t>×</w:t>
      </w:r>
      <w:r w:rsidRPr="008B7078">
        <w:rPr>
          <w:sz w:val="24"/>
          <w:szCs w:val="24"/>
        </w:rPr>
        <w:t xml:space="preserve"> </w:t>
      </w:r>
      <w:r>
        <w:rPr>
          <w:sz w:val="24"/>
          <w:szCs w:val="24"/>
        </w:rPr>
        <w:t>1.0</w:t>
      </w:r>
      <w:r w:rsidRPr="008B7078">
        <w:rPr>
          <w:sz w:val="24"/>
          <w:szCs w:val="24"/>
        </w:rPr>
        <w:t xml:space="preserve"> </w:t>
      </w:r>
      <w:r w:rsidRPr="002A687C">
        <w:rPr>
          <w:sz w:val="24"/>
          <w:szCs w:val="24"/>
        </w:rPr>
        <w:t>mm;</w:t>
      </w:r>
      <w:r>
        <w:rPr>
          <w:sz w:val="24"/>
          <w:szCs w:val="24"/>
        </w:rPr>
        <w:t xml:space="preserve"> pixel bandwidth, 195.312 Hz</w:t>
      </w:r>
      <w:r w:rsidRPr="002A687C">
        <w:rPr>
          <w:sz w:val="24"/>
          <w:szCs w:val="24"/>
        </w:rPr>
        <w:t>. During</w:t>
      </w:r>
      <w:r w:rsidRPr="008B7078">
        <w:rPr>
          <w:sz w:val="24"/>
          <w:szCs w:val="24"/>
        </w:rPr>
        <w:t xml:space="preserve"> </w:t>
      </w:r>
      <w:r w:rsidRPr="002A687C">
        <w:rPr>
          <w:sz w:val="24"/>
          <w:szCs w:val="24"/>
        </w:rPr>
        <w:t>this</w:t>
      </w:r>
      <w:r w:rsidRPr="008B7078">
        <w:rPr>
          <w:sz w:val="24"/>
          <w:szCs w:val="24"/>
        </w:rPr>
        <w:t xml:space="preserve"> </w:t>
      </w:r>
      <w:r w:rsidRPr="002A687C">
        <w:rPr>
          <w:sz w:val="24"/>
          <w:szCs w:val="24"/>
        </w:rPr>
        <w:t>structural</w:t>
      </w:r>
      <w:r w:rsidRPr="008B7078">
        <w:rPr>
          <w:sz w:val="24"/>
          <w:szCs w:val="24"/>
        </w:rPr>
        <w:t xml:space="preserve"> </w:t>
      </w:r>
      <w:r w:rsidRPr="002A687C">
        <w:rPr>
          <w:sz w:val="24"/>
          <w:szCs w:val="24"/>
        </w:rPr>
        <w:t>scanning</w:t>
      </w:r>
      <w:r w:rsidRPr="008B7078">
        <w:rPr>
          <w:sz w:val="24"/>
          <w:szCs w:val="24"/>
        </w:rPr>
        <w:t xml:space="preserve"> </w:t>
      </w:r>
      <w:r w:rsidRPr="002A687C">
        <w:rPr>
          <w:sz w:val="24"/>
          <w:szCs w:val="24"/>
        </w:rPr>
        <w:t>session,</w:t>
      </w:r>
      <w:r w:rsidRPr="008B7078">
        <w:rPr>
          <w:sz w:val="24"/>
          <w:szCs w:val="24"/>
        </w:rPr>
        <w:t xml:space="preserve"> </w:t>
      </w:r>
      <w:r w:rsidRPr="002A687C">
        <w:rPr>
          <w:sz w:val="24"/>
          <w:szCs w:val="24"/>
        </w:rPr>
        <w:t>all participants watched a short neutral-mood documentary movie about bird migration.</w:t>
      </w:r>
    </w:p>
    <w:p w14:paraId="20B703DE" w14:textId="77777777" w:rsidR="00E32506" w:rsidRPr="00A11E27" w:rsidRDefault="00E32506" w:rsidP="00AC559A">
      <w:pPr>
        <w:spacing w:line="480" w:lineRule="auto"/>
        <w:rPr>
          <w:szCs w:val="24"/>
        </w:rPr>
      </w:pPr>
    </w:p>
    <w:p w14:paraId="281C20E2" w14:textId="380E8E72" w:rsidR="00E32506" w:rsidRDefault="00E32506" w:rsidP="00AC559A">
      <w:pPr>
        <w:spacing w:line="480" w:lineRule="auto"/>
        <w:rPr>
          <w:szCs w:val="24"/>
        </w:rPr>
      </w:pPr>
      <w:r w:rsidRPr="00A11E27">
        <w:rPr>
          <w:szCs w:val="24"/>
        </w:rPr>
        <w:t xml:space="preserve">We collected fMRI data from </w:t>
      </w:r>
      <w:r>
        <w:rPr>
          <w:szCs w:val="24"/>
        </w:rPr>
        <w:t>202</w:t>
      </w:r>
      <w:r w:rsidRPr="00A11E27">
        <w:rPr>
          <w:szCs w:val="24"/>
        </w:rPr>
        <w:t xml:space="preserve"> volunteers that passed our inclusion criteria. Of this sample, </w:t>
      </w:r>
      <w:r>
        <w:rPr>
          <w:szCs w:val="24"/>
        </w:rPr>
        <w:t>10</w:t>
      </w:r>
      <w:r w:rsidRPr="00A11E27">
        <w:rPr>
          <w:szCs w:val="24"/>
        </w:rPr>
        <w:t xml:space="preserve"> participants were excluded from all reported analys</w:t>
      </w:r>
      <w:r w:rsidR="00A86BE7">
        <w:rPr>
          <w:szCs w:val="24"/>
        </w:rPr>
        <w:t>e</w:t>
      </w:r>
      <w:r w:rsidRPr="00A11E27">
        <w:rPr>
          <w:szCs w:val="24"/>
        </w:rPr>
        <w:t>s due to</w:t>
      </w:r>
      <w:r>
        <w:rPr>
          <w:szCs w:val="24"/>
        </w:rPr>
        <w:t xml:space="preserve"> issues with data collection, quality, or processing</w:t>
      </w:r>
      <w:r w:rsidRPr="00A11E27">
        <w:rPr>
          <w:szCs w:val="24"/>
        </w:rPr>
        <w:t xml:space="preserve">. </w:t>
      </w:r>
      <w:r>
        <w:rPr>
          <w:szCs w:val="24"/>
        </w:rPr>
        <w:t xml:space="preserve">To have a consistent time interval between participants, we only included baseline and </w:t>
      </w:r>
      <w:r w:rsidR="009B74A9">
        <w:rPr>
          <w:szCs w:val="24"/>
        </w:rPr>
        <w:t>one</w:t>
      </w:r>
      <w:r>
        <w:rPr>
          <w:szCs w:val="24"/>
        </w:rPr>
        <w:t xml:space="preserve">-year sessions and only included participants who had usable data from both sessions, excluding 104 participants. </w:t>
      </w:r>
      <w:r w:rsidRPr="00A11E27">
        <w:rPr>
          <w:szCs w:val="24"/>
        </w:rPr>
        <w:t>This left 88 participants (57 MDD; 64 females; median age at baseline: 15.71).</w:t>
      </w:r>
      <w:r w:rsidR="00FE3BEE">
        <w:rPr>
          <w:szCs w:val="24"/>
        </w:rPr>
        <w:t xml:space="preserve"> We</w:t>
      </w:r>
      <w:r w:rsidR="009B74A9">
        <w:rPr>
          <w:szCs w:val="24"/>
        </w:rPr>
        <w:t xml:space="preserve"> also</w:t>
      </w:r>
      <w:r w:rsidR="00FE3BEE">
        <w:rPr>
          <w:szCs w:val="24"/>
        </w:rPr>
        <w:t xml:space="preserve"> explored the impact of inte</w:t>
      </w:r>
      <w:r w:rsidR="00CB195E">
        <w:rPr>
          <w:szCs w:val="24"/>
        </w:rPr>
        <w:t xml:space="preserve">r-scan interval on reliability in 80 depressed participants who had usable data at baseline and at a </w:t>
      </w:r>
      <w:r w:rsidR="009B74A9">
        <w:rPr>
          <w:szCs w:val="24"/>
        </w:rPr>
        <w:t>four</w:t>
      </w:r>
      <w:r w:rsidR="00CB195E">
        <w:rPr>
          <w:szCs w:val="24"/>
        </w:rPr>
        <w:t xml:space="preserve">-month </w:t>
      </w:r>
      <w:r w:rsidR="000F09CB">
        <w:rPr>
          <w:szCs w:val="24"/>
        </w:rPr>
        <w:t>scan (</w:t>
      </w:r>
      <w:r w:rsidR="002D674E">
        <w:rPr>
          <w:szCs w:val="24"/>
        </w:rPr>
        <w:t xml:space="preserve">63 females; median age at baseline: </w:t>
      </w:r>
      <w:r w:rsidR="00B66044">
        <w:rPr>
          <w:szCs w:val="24"/>
        </w:rPr>
        <w:t>15.73</w:t>
      </w:r>
      <w:r w:rsidR="002D674E">
        <w:rPr>
          <w:szCs w:val="24"/>
        </w:rPr>
        <w:t xml:space="preserve">). </w:t>
      </w:r>
    </w:p>
    <w:p w14:paraId="3D03D589" w14:textId="77777777" w:rsidR="00A11E27" w:rsidRPr="001F45E9" w:rsidRDefault="00A11E27" w:rsidP="00AC559A">
      <w:pPr>
        <w:spacing w:line="480" w:lineRule="auto"/>
        <w:rPr>
          <w:szCs w:val="24"/>
        </w:rPr>
      </w:pPr>
    </w:p>
    <w:p w14:paraId="1DD29014" w14:textId="629AC3FC" w:rsidR="002461EE" w:rsidRDefault="005664D9" w:rsidP="00AC559A">
      <w:pPr>
        <w:pStyle w:val="Heading2"/>
        <w:spacing w:line="480" w:lineRule="auto"/>
        <w:ind w:left="0"/>
        <w:rPr>
          <w:rFonts w:ascii="Times New Roman" w:hAnsi="Times New Roman" w:cs="Times New Roman"/>
          <w:spacing w:val="-2"/>
          <w:sz w:val="24"/>
          <w:szCs w:val="24"/>
        </w:rPr>
      </w:pPr>
      <w:r w:rsidRPr="001F45E9">
        <w:rPr>
          <w:rFonts w:ascii="Times New Roman" w:hAnsi="Times New Roman" w:cs="Times New Roman"/>
          <w:sz w:val="24"/>
          <w:szCs w:val="24"/>
        </w:rPr>
        <w:lastRenderedPageBreak/>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2CBC4F51" w14:textId="620AC5D1" w:rsidR="00587E4B" w:rsidRDefault="0016351D" w:rsidP="00AC559A">
      <w:pPr>
        <w:pStyle w:val="BodyText"/>
        <w:spacing w:line="480" w:lineRule="auto"/>
        <w:rPr>
          <w:sz w:val="24"/>
          <w:szCs w:val="24"/>
        </w:rPr>
      </w:pPr>
      <w:r>
        <w:rPr>
          <w:sz w:val="24"/>
          <w:szCs w:val="24"/>
        </w:rPr>
        <w:t>P</w:t>
      </w:r>
      <w:r w:rsidR="008825D8">
        <w:rPr>
          <w:sz w:val="24"/>
          <w:szCs w:val="24"/>
        </w:rPr>
        <w:t>reprocessing was</w:t>
      </w:r>
      <w:r w:rsidR="00587E4B" w:rsidRPr="00B55F11">
        <w:rPr>
          <w:sz w:val="24"/>
          <w:szCs w:val="24"/>
        </w:rPr>
        <w:t xml:space="preserve"> performed using </w:t>
      </w:r>
      <w:proofErr w:type="spellStart"/>
      <w:r w:rsidR="00587E4B" w:rsidRPr="00B55F11">
        <w:rPr>
          <w:sz w:val="24"/>
          <w:szCs w:val="24"/>
        </w:rPr>
        <w:t>fMRIPrep</w:t>
      </w:r>
      <w:proofErr w:type="spellEnd"/>
      <w:r w:rsidR="00587E4B" w:rsidRPr="00B55F11">
        <w:rPr>
          <w:sz w:val="24"/>
          <w:szCs w:val="24"/>
        </w:rPr>
        <w:t xml:space="preserve"> 21.0.0 </w:t>
      </w:r>
      <w:r w:rsidR="00587E4B">
        <w:rPr>
          <w:sz w:val="24"/>
          <w:szCs w:val="24"/>
        </w:rPr>
        <w:fldChar w:fldCharType="begin"/>
      </w:r>
      <w:r w:rsidR="00395B3B">
        <w:rPr>
          <w:sz w:val="24"/>
          <w:szCs w:val="24"/>
        </w:rPr>
        <w:instrText xml:space="preserve"> ADDIN ZOTERO_ITEM CSL_CITATION {"citationID":"FdJTE9tV","properties":{"formattedCitation":"(Esteban et al., 2019)","plainCitation":"(Esteban et al., 2019)","dontUpdate":true,"noteIndex":0},"citationItems":[{"id":165,"uris":["http://zotero.org/users/5958044/items/6DVP32QH"],"itemData":{"id":16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587E4B">
        <w:rPr>
          <w:sz w:val="24"/>
          <w:szCs w:val="24"/>
        </w:rPr>
        <w:fldChar w:fldCharType="separate"/>
      </w:r>
      <w:r w:rsidR="00587E4B" w:rsidRPr="003B34E1">
        <w:rPr>
          <w:sz w:val="24"/>
        </w:rPr>
        <w:t>(Esteban et al., 2019</w:t>
      </w:r>
      <w:r w:rsidR="00587E4B">
        <w:rPr>
          <w:sz w:val="24"/>
          <w:szCs w:val="24"/>
        </w:rPr>
        <w:fldChar w:fldCharType="end"/>
      </w:r>
      <w:r w:rsidR="00587E4B" w:rsidRPr="00B55F11">
        <w:rPr>
          <w:sz w:val="24"/>
          <w:szCs w:val="24"/>
        </w:rPr>
        <w:t xml:space="preserve">; RRID:SCR_016216), which is based on </w:t>
      </w:r>
      <w:proofErr w:type="spellStart"/>
      <w:r w:rsidR="00587E4B" w:rsidRPr="00B55F11">
        <w:rPr>
          <w:sz w:val="24"/>
          <w:szCs w:val="24"/>
        </w:rPr>
        <w:t>Nipype</w:t>
      </w:r>
      <w:proofErr w:type="spellEnd"/>
      <w:r w:rsidR="00587E4B" w:rsidRPr="00B55F11">
        <w:rPr>
          <w:sz w:val="24"/>
          <w:szCs w:val="24"/>
        </w:rPr>
        <w:t xml:space="preserve"> 1.6.1 (</w:t>
      </w:r>
      <w:r w:rsidR="00587E4B">
        <w:rPr>
          <w:sz w:val="24"/>
          <w:szCs w:val="24"/>
        </w:rPr>
        <w:fldChar w:fldCharType="begin"/>
      </w:r>
      <w:r w:rsidR="00395B3B">
        <w:rPr>
          <w:sz w:val="24"/>
          <w:szCs w:val="24"/>
        </w:rPr>
        <w:instrText xml:space="preserve"> ADDIN ZOTERO_ITEM CSL_CITATION {"citationID":"yT0JvE6i","properties":{"formattedCitation":"(Esteban, Oscar et al., 2022; Gorgolewski et al., 2011)","plainCitation":"(Esteban, Oscar et al., 2022; Gorgolewski et al., 2011)","dontUpdate":true,"noteIndex":0},"citationItems":[{"id":4761,"uris":["http://zotero.org/users/5958044/items/97QYZ3VR"],"itemData":{"id":4761,"type":"software","abstract":"Release Notes Bug-fix release in the 1.8.x series. This release includes compatibility fixes for nibabel 4.x and resolves a denial-of-service bug when the etelemetry server is down that resulted in excessive (blocking) network hits that would cause any tools using nipype interfaces to take a very long time. What's Changed FIX: Argument order to &lt;code&gt;numpy.save()&lt;/code&gt; (https://github.com/nipy/nipype/pull/3485) FIX: Add tolerance parameter to ComputeDVARS (https://github.com/nipy/nipype/pull/3489) FIX: Delay access of nibabel.trackvis until actually needed (https://github.com/nipy/nipype/pull/3488) FIX: Avoid excessive etelemetry pings (https://github.com/nipy/nipype/pull/3484) ENH: Added outputs' generation to DWIBiascorrect interface (https://github.com/nipy/nipype/pull/3476) New Contributors @LostBenjamin made their first contribution in https://github.com/nipy/nipype/pull/3485 &lt;strong&gt;Full Changelog&lt;/strong&gt;: https://github.com/nipy/nipype/compare/1.8.2...1.8.3","license":"Apache License 2.0, Open Access","note":"DOI: 10.5281/ZENODO.596855","publisher":"Zenodo","source":"DOI.org (Datacite)","title":"nipy/nipype: 1.8.3","title-short":"nipy/nipype","URL":"https://zenodo.org/record/596855","version":"1.8.3","author":[{"family":"Esteban, Oscar","given":""},{"family":"Markiewicz, Christopher J.","given":""},{"family":"Burns, Christopher","given":""},{"family":"Goncalves, Mathias","given":""},{"family":"Jarecka, Dorota","given":""},{"family":"Ziegler, Erik","given":""},{"family":"Berleant, Shoshana","given":""},{"family":"Ellis, David Gage","given":""},{"family":"Pinsard, Basile","given":""},{"family":"Madison, Cindee","given":""},{"family":"Waskom, Michael","given":""},{"family":"Notter, Michael Philipp","given":""},{"family":"Clark, Daniel","given":""},{"family":"Manhães-Savio, Alexandre","given":""},{"family":"Clark, Dav","given":""},{"family":"Jordan, Kesshi","given":""},{"family":"Dayan, Michael","given":""},{"family":"Halchenko, Yaroslav O.","given":""},{"family":"Loney, Fred","given":""},{"family":"Norgaard, Martin","given":""},{"family":"Salo, Taylor","given":""},{"family":"Dewey, Blake E","given":""},{"family":"Johnson, Hans","given":""},{"family":"Bougacha, Salma","given":""},{"family":"Keshavan, Anisha","given":""},{"family":"Yvernault, Benjamin","given":""},{"family":"Hamalainen, Carlo","given":""},{"family":"Christian, Horea","given":""},{"family":"Ćirić, Rastko","given":""},{"family":"Dubois, Mathieu","given":""},{"family":"Joseph, Michael","given":""},{"family":"Cipollini, Ben","given":""},{"family":"Tilley II, Steven","given":""},{"family":"Visconti di Oleggio Castello, Matteo","given":""},{"family":"De La Vega, Alejandro","given":""},{"family":"Wong, Jason","given":""},{"family":"Kaczmarzyk, Jakub","given":""},{"family":"Huntenburg, Julia M.","given":""},{"family":"Clark, Michael G.","given":""},{"family":"Kent, James D.","given":""},{"family":"Benderoff, Erin","given":""},{"family":"Erickson, Drew","given":""},{"family":"Dias, Maria de Fatima","given":""},{"family":"Hanke, Michael","given":""},{"family":"Giavasis, Steven","given":""},{"family":"Moloney, Brendan","given":""},{"family":"Nichols, B. Nolan","given":""},{"family":"Tungaraza, Rosalia","given":""},{"family":"Dell'Orco, Andrea","given":""},{"family":"Frohlich, Caroline","given":""},{"family":"Wassermann, Demian","given":""},{"family":"de Hollander, Gilles","given":""},{"family":"Koudoro, Serge","given":""},{"family":"Eshaghi, Arman","given":""},{"family":"Millman, Jarrod","given":""},{"family":"Mancini, Matteo","given":""},{"family":"Close, Thomas","given":""},{"family":"Nielson, Dylan M.","given":""},{"family":"Varoquaux, Gael","given":""},{"family":"Waller, Lea","given":""},{"family":"Watanabe, Aimi","given":""},{"family":"Mordom, David","given":""},{"family":"Guillon, Jérémy","given":""},{"family":"Robert-Fitzgerald, Timothy","given":""},{"family":"Chetverikov, Andrey","given":""},{"family":"Rokem, Ariel","given":""},{"family":"Acland, Benjamin","given":""},{"family":"Forbes, Jessica","given":""},{"family":"Markello, Ross","given":""},{"family":"Gillman, Ashley","given":""},{"family":"Bernardoni, Fabio","given":""},{"family":"Kong, Xiang-Zhen","given":""},{"family":"Geisler, Daniel","given":""},{"family":"Salvatore, John","given":""},{"family":"Gramfort, Alexandre","given":""},{"family":"Doll, Anna","given":""},{"family":"Buchanan, Colin","given":""},{"family":"DuPre, Elizabeth","given":""},{"family":"Liu, Siqi","given":""},{"family":"Schaefer, Alexander","given":""},{"family":"Kleesiek, Jens","given":""},{"family":"Sikka, Sharad","given":""},{"family":"Schwartz, Yannick","given":""},{"family":"Ghayoor, Ali","given":""},{"family":"Lee, John A.","given":""},{"family":"Mattfeld, Aaron","given":""},{"family":"Richie-Halford, Adam","given":""},{"family":"Liem, Franz","given":""},{"family":"Vaillant, Ghislain","given":""},{"family":"Perez-Guevara, Martin Felipe","given":""},{"family":"Heinsfeld, Anibal Sólon","given":""},{"family":"Haselgrove, Christian","given":""},{"family":"Durnez, Joke","given":""},{"family":"Lampe, Leonie","given":""},{"family":"Poldrack, Russell","given":""},{"family":"Glatard, Tristan","given":""},{"family":"Baratz, Zvi","given":""},{"family":"Tabas, Alejandro","given":""},{"family":"Cumba, Chad","given":""},{"family":"Pérez-García, Fernando","given":""},{"family":"Blair, Ross","given":""},{"family":"Iqbal, Shariq","given":""},{"family":"Welch, David","given":""},{"family":"Ben-Zvi, Gal","given":""},{"family":"Contier, Oliver","given":""},{"family":"Triplett, William","given":""},{"family":"Craddock, R. Cameron","given":""},{"family":"Correa, Carlos","given":""},{"family":"Papadopoulos Orfanos, Dimitri","given":""},{"family":"Stadler, Jörg","given":""},{"family":"Warner, Joshua","given":""},{"family":"Sisk, Lucinda M.","given":""},{"family":"Falkiewicz, Marcel","given":""},{"family":"Sharp, Paul","given":""},{"family":"Rothmei, Simon","given":""},{"family":"Kim, Sin","given":""},{"family":"Weinstein, Alejandro","given":""},{"family":"Kahn, Ari E.","given":""},{"family":"Kastman, Erik","given":""},{"family":"Bottenhorn, Katherine","given":""},{"family":"Grignard, Martin","given":""},{"family":"Perkins, L. Nathan","given":""},{"family":"Zhou, Dale","given":""},{"family":"Bielievtsov, Dmytro","given":""},{"family":"Cooper, Gavin","given":""},{"family":"Stojic, Hrvoje","given":""},{"family":"Hui Qian, Tan","given":""},{"family":"Linkersdörfer, Janosch","given":""},{"family":"Renfro, Mandy","given":""},{"family":"Hinds, Oliver","given":""},{"family":"Stanley, Olivia","given":""},{"family":"Küttner, René","given":""},{"family":"Pauli, Wolfgang M.","given":""},{"family":"Xie, Xihe","given":""},{"family":"Glen, Daniel","given":""},{"family":"Kimbler, Adam","given":""},{"family":"Meyers, Benjamin","given":""},{"family":"Tarbert, Claire","given":""},{"family":"Ginsburg, Daniel","given":""},{"family":"Haehn, Daniel","given":""},{"family":"Margulies, Daniel S.","given":""},{"family":"Condamine, Eric","given":""},{"family":"Ma, Feilong","given":""},{"family":"Malone, Ian B.","given":""},{"family":"Snoek, Lukas","given":""},{"family":"Brett, Matthew","given":""},{"family":"Cieslak, Matthew","given":""},{"family":"Hallquist, Michael","given":""},{"family":"Molina-Romero, Miguel","given":""},{"family":"Bilgel, Murat","given":""},{"family":"Lee, Nat","given":""},{"family":"Kuntke, Paul","given":""},{"family":"Jalan, Raunak","given":""},{"family":"Inati, Souheil","given":""},{"family":"Gerhard, Stephan","given":""},{"family":"Mathotaarachchi, Sulantha","given":""},{"family":"Saase, Victor","given":""},{"family":"Van, Andrew","given":""},{"family":"Steele, Christopher John","given":""},{"family":"Ort, Eduard","given":""},{"family":"Lerma-Usabiaga, Garikoitz","given":""},{"family":"Schwabacher, Isaac","given":""},{"family":"Arias, Jaime","given":""},{"family":"Lai, Jeff","given":""},{"family":"Pellman, John","given":""},{"family":"Huguet, Jordi","given":""},{"family":"WEN","given":"Junhao"},{"family":"Leinweber, Katrin","given":""},{"family":"Chawla, Kshitij","given":""},{"family":"Weninger, Leon","given":""},{"family":"Modat, Marc","given":""},{"family":"Mukhometzianov, Rinat","given":""},{"family":"Harms, Robbert","given":""},{"family":"Andberg, Sami Kristian","given":""},{"family":"Matsubara, K","given":""},{"family":"González Orozco, Abel A.","given":""},{"family":"Routier, Alexandre","given":""},{"family":"Marina, Ana","given":""},{"family":"Davison, Andrew","given":""},{"family":"Floren, Andrew","given":""},{"family":"Park, Anne","given":""},{"family":"Frederick, Blaise","given":""},{"family":"Cheung, Brian","given":""},{"family":"McDermottroe, Conor","given":""},{"family":"McNamee, Daniel","given":""},{"family":"Shachnev, Dmitry","given":""},{"family":"Vogel, Dorian","given":""},{"family":"Flandin, Guillaume","given":""},{"family":"Jones, Henry","given":""},{"family":"Gonzalez, Ivan","given":""},{"family":"Varada, Jan","given":""},{"family":"Schlamp, Kai","given":""},{"family":"Podranski, Kornelius","given":""},{"family":"Huang, Lijie","given":""},{"family":"Noel, Maxime","given":""},{"family":"Pannetier, Nicolas","given":""},{"family":"Numssen, Ole","given":""},{"family":"Khanuja, Ranjeet","given":""},{"family":"Urchs, Sebastian","given":""},{"family":"Shim, Sunjae","given":""},{"family":"Nickson, Thomas","given":""},{"family":"Huang, Lijie","given":""},{"family":"Broderick, William","given":""},{"family":"Tambini, Arielle","given":""},{"family":"Mihai, Paul Glad","given":""},{"family":"Gorgolewski, Krzysztof J.","given":""},{"family":"Ghosh, Satrajit","given":""}],"accessed":{"date-parts":[["2022",10,11]]},"issued":{"date-parts":[["2022",7,14]]}}},{"id":169,"uris":["http://zotero.org/users/5958044/items/I7LDF2RG"],"itemData":{"id":169,"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lish","note":"publisher: Frontiers","source":"Frontiers","title":"Nipype: A Flexible, Lightweight and Extensible Neuroimaging Data Processing Framework in Python","title-short":"Nipype","URL":"https://www.frontiersin.org/articles/10.3389/fninf.2011.00013/full","volume":"5","author":[{"family":"Gorgolewski","given":"Krzysztof"},{"family":"Burns","given":"Christopher D."},{"family":"Madison","given":"Cindee"},{"family":"Clark","given":"Dav"},{"family":"Halchenko","given":"Yaroslav O."},{"family":"Waskom","given":"Michael L."},{"family":"Ghosh","given":"Satrajit S."}],"accessed":{"date-parts":[["2021",4,5]]},"issued":{"date-parts":[["2011"]]}}}],"schema":"https://github.com/citation-style-language/schema/raw/master/csl-citation.json"} </w:instrText>
      </w:r>
      <w:r w:rsidR="00587E4B">
        <w:rPr>
          <w:sz w:val="24"/>
          <w:szCs w:val="24"/>
        </w:rPr>
        <w:fldChar w:fldCharType="separate"/>
      </w:r>
      <w:r w:rsidR="00587E4B" w:rsidRPr="00C66461">
        <w:rPr>
          <w:sz w:val="24"/>
        </w:rPr>
        <w:t>Esteban et al., 2022; Gorgolewski et al., 2011</w:t>
      </w:r>
      <w:r w:rsidR="00587E4B">
        <w:rPr>
          <w:sz w:val="24"/>
          <w:szCs w:val="24"/>
        </w:rPr>
        <w:fldChar w:fldCharType="end"/>
      </w:r>
      <w:r w:rsidR="00587E4B" w:rsidRPr="00B55F11">
        <w:rPr>
          <w:sz w:val="24"/>
          <w:szCs w:val="24"/>
        </w:rPr>
        <w:t>; RRID:SCR_002502).</w:t>
      </w:r>
      <w:r w:rsidR="000405D5" w:rsidRPr="0016351D">
        <w:rPr>
          <w:sz w:val="24"/>
          <w:szCs w:val="24"/>
        </w:rPr>
        <w:t xml:space="preserve"> </w:t>
      </w:r>
      <w:r w:rsidRPr="0016351D">
        <w:rPr>
          <w:sz w:val="24"/>
          <w:szCs w:val="24"/>
        </w:rPr>
        <w:t xml:space="preserve">Details </w:t>
      </w:r>
      <w:r w:rsidR="001E679E">
        <w:rPr>
          <w:sz w:val="24"/>
          <w:szCs w:val="24"/>
        </w:rPr>
        <w:t xml:space="preserve">of anatomical and functional data </w:t>
      </w:r>
      <w:r w:rsidR="00A86BE7">
        <w:rPr>
          <w:sz w:val="24"/>
          <w:szCs w:val="24"/>
        </w:rPr>
        <w:t>preprocessing</w:t>
      </w:r>
      <w:r w:rsidR="001E679E">
        <w:rPr>
          <w:sz w:val="24"/>
          <w:szCs w:val="24"/>
        </w:rPr>
        <w:t xml:space="preserve"> are available in the Supplemental Material</w:t>
      </w:r>
      <w:r w:rsidR="00ED0333">
        <w:rPr>
          <w:sz w:val="24"/>
          <w:szCs w:val="24"/>
        </w:rPr>
        <w:t>s</w:t>
      </w:r>
      <w:r w:rsidR="00A84EAF">
        <w:rPr>
          <w:sz w:val="24"/>
          <w:szCs w:val="24"/>
        </w:rPr>
        <w:t xml:space="preserve">. </w:t>
      </w:r>
    </w:p>
    <w:p w14:paraId="1DD29016" w14:textId="77777777" w:rsidR="002461EE" w:rsidRPr="001F45E9" w:rsidRDefault="002461EE" w:rsidP="00AC559A">
      <w:pPr>
        <w:pStyle w:val="BodyText"/>
        <w:spacing w:line="480" w:lineRule="auto"/>
        <w:rPr>
          <w:sz w:val="24"/>
          <w:szCs w:val="24"/>
        </w:rPr>
      </w:pPr>
    </w:p>
    <w:p w14:paraId="1DD29018" w14:textId="77777777" w:rsidR="002461EE" w:rsidRPr="001F45E9" w:rsidRDefault="005664D9" w:rsidP="00AC559A">
      <w:pPr>
        <w:pStyle w:val="Heading2"/>
        <w:spacing w:line="480" w:lineRule="auto"/>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03A4CCA5" w:rsidR="00276A6B" w:rsidRDefault="00F90375" w:rsidP="00AC559A">
      <w:pPr>
        <w:pStyle w:val="BodyText"/>
        <w:spacing w:line="480" w:lineRule="auto"/>
        <w:rPr>
          <w:sz w:val="24"/>
          <w:szCs w:val="24"/>
        </w:rPr>
      </w:pPr>
      <w:r w:rsidRPr="00F90375">
        <w:rPr>
          <w:sz w:val="24"/>
          <w:szCs w:val="24"/>
        </w:rPr>
        <w:t>Nodes were defined with the 122-cluster Bootstrapped Analysis of Stable Clusters (BASC) atlas</w:t>
      </w:r>
      <w:r w:rsidR="00E330E6">
        <w:rPr>
          <w:sz w:val="24"/>
          <w:szCs w:val="24"/>
        </w:rPr>
        <w:t xml:space="preserve"> </w:t>
      </w:r>
      <w:r w:rsidR="00581BD8">
        <w:rPr>
          <w:sz w:val="24"/>
          <w:szCs w:val="24"/>
        </w:rPr>
        <w:fldChar w:fldCharType="begin"/>
      </w:r>
      <w:r w:rsidR="00581BD8">
        <w:rPr>
          <w:sz w:val="24"/>
          <w:szCs w:val="24"/>
        </w:rPr>
        <w:instrText xml:space="preserve"> ADDIN ZOTERO_ITEM CSL_CITATION {"citationID":"iJzgQGAz","properties":{"formattedCitation":"(Bellec et al., 2010)","plainCitation":"(Bellec et al., 2010)","noteIndex":0},"citationItems":[{"id":181,"uris":["http://zotero.org/users/5958044/items/NI4JY5LY"],"itemData":{"id":181,"type":"article-journal","abstract":"A variety of methods have been developed to identify brain networks with spontaneous, coherent activity in resting-state functional magnetic resonance imaging (fMRI). We propose here a generic statistical framework to quantify the stability of such resting-state networks (RSNs), which was implemented with k-means clustering. The core of the method consists in bootstrapping the available datasets to replicate the clustering process a large number of times and quantify the stable features across all replications. This bootstrap analysis of stable clusters (BASC) has several benefits: (1) it can be implemented in a multi-level fashion to investigate stable RSNs at the level of individual subjects and at the level of a group; (2) it provides a principled measure of RSN stability; and (3) the maximization of the stability measure can be used as a natural criterion to select the number of RSNs. A simulation study validated the good performance of the multi-level BASC on purely synthetic data. Stable networks were also derived from a real resting-state study for 43 subjects. At the group level, seven RSNs were identified which exhibited a good agreement with the previous findings from the literature. The comparison between the individual and group-level stability maps demonstrated the capacity of BASC to establish successful correspondences between these two levels of analysis and at the same time retain some interesting subject-specific characteristics, e.g. the specific involvement of subcortical regions in the visual and fronto-parietal networks for some subjects.","container-title":"NeuroImage","DOI":"10.1016/j.neuroimage.2010.02.082","ISSN":"1053-8119","issue":"3","journalAbbreviation":"NeuroImage","language":"en","page":"1126-1139","source":"ScienceDirect","title":"Multi-level bootstrap analysis of stable clusters in resting-state fMRI","volume":"51","author":[{"family":"Bellec","given":"Pierre"},{"family":"Rosa-Neto","given":"Pedro"},{"family":"Lyttelton","given":"Oliver C."},{"family":"Benali","given":"Habib"},{"family":"Evans","given":"Alan C."}],"issued":{"date-parts":[["2010",7,1]]}}}],"schema":"https://github.com/citation-style-language/schema/raw/master/csl-citation.json"} </w:instrText>
      </w:r>
      <w:r w:rsidR="00581BD8">
        <w:rPr>
          <w:sz w:val="24"/>
          <w:szCs w:val="24"/>
        </w:rPr>
        <w:fldChar w:fldCharType="separate"/>
      </w:r>
      <w:r w:rsidR="00581BD8" w:rsidRPr="00581BD8">
        <w:rPr>
          <w:sz w:val="24"/>
        </w:rPr>
        <w:t>(Bellec et al., 2010)</w:t>
      </w:r>
      <w:r w:rsidR="00581BD8">
        <w:rPr>
          <w:sz w:val="24"/>
          <w:szCs w:val="24"/>
        </w:rPr>
        <w:fldChar w:fldCharType="end"/>
      </w:r>
      <w:r w:rsidR="006A0679">
        <w:rPr>
          <w:sz w:val="24"/>
          <w:szCs w:val="24"/>
        </w:rPr>
        <w:t xml:space="preserve"> with a manually added node for the dorsolateral prefrontal cortex</w:t>
      </w:r>
      <w:r w:rsidRPr="00F90375">
        <w:rPr>
          <w:sz w:val="24"/>
          <w:szCs w:val="24"/>
        </w:rPr>
        <w:t xml:space="preserve">. Voxel timeseries were averaged within each cluster and the resulting mean timeseries were used to calculate the resting state functional connectivity. </w:t>
      </w:r>
      <w:r w:rsidR="00D8163D">
        <w:rPr>
          <w:sz w:val="24"/>
          <w:szCs w:val="24"/>
        </w:rPr>
        <w:t xml:space="preserve">We regressed out motion and physiological confounds and included cosine terms to control for temporal drifts. Regressors for heart rate, respiration, and </w:t>
      </w:r>
      <w:r w:rsidR="00030915">
        <w:rPr>
          <w:sz w:val="24"/>
          <w:szCs w:val="24"/>
        </w:rPr>
        <w:t>respiration</w:t>
      </w:r>
      <w:r w:rsidR="00D8163D">
        <w:rPr>
          <w:sz w:val="24"/>
          <w:szCs w:val="24"/>
        </w:rPr>
        <w:t xml:space="preserve"> volume per time were created from cardiac and respiratory data with AFNI’s RetroTS.py</w:t>
      </w:r>
      <w:r w:rsidR="00F75D7F">
        <w:rPr>
          <w:sz w:val="24"/>
          <w:szCs w:val="24"/>
        </w:rPr>
        <w:t xml:space="preserve"> </w:t>
      </w:r>
      <w:r w:rsidR="00F75D7F">
        <w:rPr>
          <w:sz w:val="24"/>
          <w:szCs w:val="24"/>
        </w:rPr>
        <w:fldChar w:fldCharType="begin"/>
      </w:r>
      <w:r w:rsidR="00F75D7F">
        <w:rPr>
          <w:sz w:val="24"/>
          <w:szCs w:val="24"/>
        </w:rPr>
        <w:instrText xml:space="preserve"> ADDIN ZOTERO_ITEM CSL_CITATION {"citationID":"BG0uAovz","properties":{"formattedCitation":"(Cox, 1996)","plainCitation":"(Cox, 1996)","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75D7F">
        <w:rPr>
          <w:sz w:val="24"/>
          <w:szCs w:val="24"/>
        </w:rPr>
        <w:fldChar w:fldCharType="separate"/>
      </w:r>
      <w:r w:rsidR="00F75D7F" w:rsidRPr="00F75D7F">
        <w:rPr>
          <w:sz w:val="24"/>
        </w:rPr>
        <w:t>(Cox, 1996)</w:t>
      </w:r>
      <w:r w:rsidR="00F75D7F">
        <w:rPr>
          <w:sz w:val="24"/>
          <w:szCs w:val="24"/>
        </w:rPr>
        <w:fldChar w:fldCharType="end"/>
      </w:r>
      <w:r w:rsidR="00D8163D">
        <w:rPr>
          <w:sz w:val="24"/>
          <w:szCs w:val="24"/>
        </w:rPr>
        <w:t xml:space="preserve">. We included 24 motion terms, translations and rotations in each axis, those values squared, their derivatives, and derivatives squared. </w:t>
      </w:r>
      <w:r w:rsidRPr="00F90375">
        <w:rPr>
          <w:sz w:val="24"/>
          <w:szCs w:val="24"/>
        </w:rPr>
        <w:t xml:space="preserve">Using the </w:t>
      </w:r>
      <w:proofErr w:type="spellStart"/>
      <w:r w:rsidRPr="00F90375">
        <w:rPr>
          <w:sz w:val="24"/>
          <w:szCs w:val="24"/>
        </w:rPr>
        <w:t>Nilearn</w:t>
      </w:r>
      <w:proofErr w:type="spellEnd"/>
      <w:r w:rsidRPr="00F90375">
        <w:rPr>
          <w:sz w:val="24"/>
          <w:szCs w:val="24"/>
        </w:rPr>
        <w:t xml:space="preserve"> software package, pairwise correlations were computed between all nodes to generate a 12</w:t>
      </w:r>
      <w:r w:rsidR="00A7388C">
        <w:rPr>
          <w:sz w:val="24"/>
          <w:szCs w:val="24"/>
        </w:rPr>
        <w:t>3</w:t>
      </w:r>
      <w:r w:rsidRPr="00F90375">
        <w:rPr>
          <w:sz w:val="24"/>
          <w:szCs w:val="24"/>
        </w:rPr>
        <w:t>x12</w:t>
      </w:r>
      <w:r w:rsidR="00A7388C">
        <w:rPr>
          <w:sz w:val="24"/>
          <w:szCs w:val="24"/>
        </w:rPr>
        <w:t>3</w:t>
      </w:r>
      <w:r w:rsidRPr="00F90375">
        <w:rPr>
          <w:sz w:val="24"/>
          <w:szCs w:val="24"/>
        </w:rPr>
        <w:t xml:space="preserve"> functional connectivity matrix</w:t>
      </w:r>
      <w:r w:rsidR="00A7388C">
        <w:rPr>
          <w:sz w:val="24"/>
          <w:szCs w:val="24"/>
        </w:rPr>
        <w:t xml:space="preserve"> </w:t>
      </w:r>
      <w:r w:rsidRPr="00F90375">
        <w:rPr>
          <w:sz w:val="24"/>
          <w:szCs w:val="24"/>
        </w:rPr>
        <w:t xml:space="preserve">for </w:t>
      </w:r>
      <w:proofErr w:type="gramStart"/>
      <w:r w:rsidRPr="00F90375">
        <w:rPr>
          <w:sz w:val="24"/>
          <w:szCs w:val="24"/>
        </w:rPr>
        <w:t>each individual</w:t>
      </w:r>
      <w:proofErr w:type="gramEnd"/>
      <w:r w:rsidRPr="00F90375">
        <w:rPr>
          <w:sz w:val="24"/>
          <w:szCs w:val="24"/>
        </w:rPr>
        <w:t xml:space="preserve"> (Abraham et al., 2014). These matrices form the basis of the subsequent reliability analysis.</w:t>
      </w:r>
    </w:p>
    <w:p w14:paraId="48958C10" w14:textId="77777777" w:rsidR="00F90375" w:rsidRPr="001F45E9" w:rsidRDefault="00F90375" w:rsidP="00AC559A">
      <w:pPr>
        <w:pStyle w:val="BodyText"/>
        <w:spacing w:line="480" w:lineRule="auto"/>
        <w:rPr>
          <w:sz w:val="24"/>
          <w:szCs w:val="24"/>
        </w:rPr>
      </w:pPr>
    </w:p>
    <w:p w14:paraId="1DD2901B" w14:textId="77777777" w:rsidR="002461EE" w:rsidRPr="001F45E9" w:rsidRDefault="005664D9" w:rsidP="00AC559A">
      <w:pPr>
        <w:pStyle w:val="Heading2"/>
        <w:spacing w:line="480" w:lineRule="auto"/>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4FC28D7B" w:rsidR="002461EE" w:rsidRPr="001F45E9" w:rsidRDefault="005664D9" w:rsidP="00AC559A">
      <w:pPr>
        <w:pStyle w:val="BodyText"/>
        <w:spacing w:line="480" w:lineRule="auto"/>
        <w:ind w:firstLine="1"/>
        <w:rPr>
          <w:sz w:val="24"/>
          <w:szCs w:val="24"/>
        </w:rPr>
      </w:pPr>
      <w:r w:rsidRPr="001F45E9">
        <w:rPr>
          <w:sz w:val="24"/>
          <w:szCs w:val="24"/>
        </w:rPr>
        <w:t xml:space="preserve">To assess univariate reliability of the functional connectomes, ICCs were calculated using the </w:t>
      </w:r>
      <w:r w:rsidRPr="001F45E9">
        <w:rPr>
          <w:i/>
          <w:sz w:val="24"/>
          <w:szCs w:val="24"/>
        </w:rPr>
        <w:t xml:space="preserve">psych </w:t>
      </w:r>
      <w:r w:rsidRPr="001F45E9">
        <w:rPr>
          <w:sz w:val="24"/>
          <w:szCs w:val="24"/>
        </w:rPr>
        <w:t>R package</w:t>
      </w:r>
      <w:r w:rsidR="00C3720A">
        <w:rPr>
          <w:sz w:val="24"/>
          <w:szCs w:val="24"/>
        </w:rPr>
        <w:t xml:space="preserve"> with the healthy and depressed populations</w:t>
      </w:r>
      <w:r w:rsidR="000D5F70">
        <w:rPr>
          <w:sz w:val="24"/>
          <w:szCs w:val="24"/>
        </w:rPr>
        <w:t xml:space="preserve"> </w:t>
      </w:r>
      <w:r w:rsidR="00714B37">
        <w:rPr>
          <w:sz w:val="24"/>
          <w:szCs w:val="24"/>
        </w:rPr>
        <w:fldChar w:fldCharType="begin"/>
      </w:r>
      <w:r w:rsidR="00714B37">
        <w:rPr>
          <w:sz w:val="24"/>
          <w:szCs w:val="24"/>
        </w:rPr>
        <w:instrText xml:space="preserve"> ADDIN ZOTERO_ITEM CSL_CITATION {"citationID":"yaHuTKDt","properties":{"formattedCitation":"(Revelle, 2022)","plainCitation":"(Revelle, 2022)","noteIndex":0},"citationItems":[{"id":4735,"uris":["http://zotero.org/users/5958044/items/WU4ZX6T3"],"itemData":{"id":4735,"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9","author":[{"family":"Revelle","given":"William"}],"accessed":{"date-parts":[["2022",10,6]]},"issued":{"date-parts":[["2022",9,29]]}}}],"schema":"https://github.com/citation-style-language/schema/raw/master/csl-citation.json"} </w:instrText>
      </w:r>
      <w:r w:rsidR="00714B37">
        <w:rPr>
          <w:sz w:val="24"/>
          <w:szCs w:val="24"/>
        </w:rPr>
        <w:fldChar w:fldCharType="separate"/>
      </w:r>
      <w:r w:rsidR="00714B37" w:rsidRPr="00714B37">
        <w:rPr>
          <w:sz w:val="24"/>
        </w:rPr>
        <w:t>(Revelle, 2022)</w:t>
      </w:r>
      <w:r w:rsidR="00714B37">
        <w:rPr>
          <w:sz w:val="24"/>
          <w:szCs w:val="24"/>
        </w:rPr>
        <w:fldChar w:fldCharType="end"/>
      </w:r>
      <w:r w:rsidRPr="001F45E9">
        <w:rPr>
          <w:sz w:val="24"/>
          <w:szCs w:val="24"/>
        </w:rPr>
        <w:t>.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proofErr w:type="spellStart"/>
      <w:r w:rsidRPr="001F45E9">
        <w:rPr>
          <w:sz w:val="24"/>
          <w:szCs w:val="24"/>
        </w:rPr>
        <w:t>Shrout</w:t>
      </w:r>
      <w:proofErr w:type="spellEnd"/>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lastRenderedPageBreak/>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7D5ECB">
        <w:rPr>
          <w:sz w:val="24"/>
          <w:szCs w:val="24"/>
        </w:rPr>
        <w:instrText xml:space="preserve"> ADDIN ZOTERO_ITEM CSL_CITATION {"citationID":"SWOl0zDa","properties":{"formattedCitation":"(Noble et al., 2021; Shrout &amp; Fleiss, 1979)","plainCitation":"(Noble et al., 2021; Shrout &amp; Fleiss, 1979)","dontUpdate":true,"noteIndex":0},"citationItems":[{"id":"EJfsIIpj/KqPnPiPh","uris":["http://zotero.org/users/5958044/items/7AGELKDP"],"itemData":{"id":"TbHRWR9s/KrrwTIDr","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9D1CF2" w:rsidRPr="009D1CF2">
        <w:rPr>
          <w:sz w:val="24"/>
        </w:rPr>
        <w:t>(Shrout &amp; Fleiss, 1979</w:t>
      </w:r>
      <w:r w:rsidR="009D1CF2">
        <w:rPr>
          <w:sz w:val="24"/>
        </w:rPr>
        <w:t xml:space="preserve">; see </w:t>
      </w:r>
      <w:r w:rsidR="009D1CF2" w:rsidRPr="009D1CF2">
        <w:rPr>
          <w:sz w:val="24"/>
        </w:rPr>
        <w:t>Noble et al. 2021</w:t>
      </w:r>
      <w:r w:rsidR="009D1CF2">
        <w:rPr>
          <w:sz w:val="24"/>
        </w:rPr>
        <w:t xml:space="preserve"> for a discussion on </w:t>
      </w:r>
      <w:r w:rsidR="0000765E">
        <w:rPr>
          <w:sz w:val="24"/>
        </w:rPr>
        <w:t>ICC models in neuroimaging</w:t>
      </w:r>
      <w:r w:rsidR="009D1CF2" w:rsidRPr="009D1CF2">
        <w:rPr>
          <w:sz w:val="24"/>
        </w:rPr>
        <w:t>)</w:t>
      </w:r>
      <w:r w:rsidR="00525C4A">
        <w:rPr>
          <w:sz w:val="24"/>
          <w:szCs w:val="24"/>
        </w:rPr>
        <w:fldChar w:fldCharType="end"/>
      </w:r>
      <w:r w:rsidRPr="001F45E9">
        <w:rPr>
          <w:sz w:val="24"/>
          <w:szCs w:val="24"/>
        </w:rPr>
        <w:t>. Subjects were bootstrapped 100</w:t>
      </w:r>
      <w:r w:rsidR="00A05342">
        <w:rPr>
          <w:sz w:val="24"/>
          <w:szCs w:val="24"/>
        </w:rPr>
        <w:t>0</w:t>
      </w:r>
      <w:r w:rsidRPr="001F45E9">
        <w:rPr>
          <w:sz w:val="24"/>
          <w:szCs w:val="24"/>
        </w:rPr>
        <w:t xml:space="preserve"> times with replacement to ascertain confidence intervals.</w:t>
      </w:r>
      <w:r w:rsidR="009628E5">
        <w:rPr>
          <w:sz w:val="24"/>
          <w:szCs w:val="24"/>
        </w:rPr>
        <w:t xml:space="preserve"> </w:t>
      </w:r>
      <w:r w:rsidR="00A05342">
        <w:rPr>
          <w:sz w:val="24"/>
          <w:szCs w:val="24"/>
        </w:rPr>
        <w:t xml:space="preserve">ICCs were then </w:t>
      </w:r>
      <w:r w:rsidR="00C3720A">
        <w:rPr>
          <w:sz w:val="24"/>
          <w:szCs w:val="24"/>
        </w:rPr>
        <w:t>averaged across all edges</w:t>
      </w:r>
      <w:r w:rsidR="00E56A28">
        <w:rPr>
          <w:sz w:val="24"/>
          <w:szCs w:val="24"/>
        </w:rPr>
        <w:t xml:space="preserve"> to obtain group means.</w:t>
      </w:r>
      <w:r w:rsidR="00C3720A">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AC559A">
      <w:pPr>
        <w:pStyle w:val="BodyText"/>
        <w:spacing w:line="480" w:lineRule="auto"/>
        <w:rPr>
          <w:sz w:val="24"/>
          <w:szCs w:val="24"/>
        </w:rPr>
      </w:pPr>
    </w:p>
    <w:p w14:paraId="65EBFA30" w14:textId="77777777" w:rsidR="00254583" w:rsidRPr="00254583" w:rsidRDefault="00254583" w:rsidP="00AC559A">
      <w:pPr>
        <w:pStyle w:val="BodyText"/>
        <w:spacing w:line="480" w:lineRule="auto"/>
        <w:rPr>
          <w:b/>
          <w:bCs/>
          <w:sz w:val="24"/>
          <w:szCs w:val="24"/>
        </w:rPr>
      </w:pPr>
      <w:r w:rsidRPr="00254583">
        <w:rPr>
          <w:b/>
          <w:bCs/>
          <w:sz w:val="24"/>
          <w:szCs w:val="24"/>
        </w:rPr>
        <w:t>Fingerprinting index</w:t>
      </w:r>
    </w:p>
    <w:p w14:paraId="1DD29020" w14:textId="4DDB9953" w:rsidR="002461EE" w:rsidRDefault="00254583" w:rsidP="00AC559A">
      <w:pPr>
        <w:pStyle w:val="BodyText"/>
        <w:spacing w:line="480" w:lineRule="auto"/>
        <w:rPr>
          <w:sz w:val="24"/>
          <w:szCs w:val="24"/>
        </w:rPr>
      </w:pPr>
      <w:r w:rsidRPr="00254583">
        <w:rPr>
          <w:sz w:val="24"/>
          <w:szCs w:val="24"/>
        </w:rPr>
        <w:t>Fingerprinting is described in depth by Finn et al. (2015). For each functional connectivity matrix at timepoint 1, Pearson correlation coefficients are calculated with all connectomes at timepoint 2. The proportion of times a subject</w:t>
      </w:r>
      <w:r w:rsidR="00F90DB1">
        <w:rPr>
          <w:sz w:val="24"/>
          <w:szCs w:val="24"/>
        </w:rPr>
        <w:t>’s baseline</w:t>
      </w:r>
      <w:r w:rsidR="008C4E8D">
        <w:rPr>
          <w:sz w:val="24"/>
          <w:szCs w:val="24"/>
        </w:rPr>
        <w:t xml:space="preserve"> scan</w:t>
      </w:r>
      <w:r w:rsidRPr="00254583">
        <w:rPr>
          <w:sz w:val="24"/>
          <w:szCs w:val="24"/>
        </w:rPr>
        <w:t xml:space="preserve"> </w:t>
      </w:r>
      <w:r w:rsidR="00A846F0">
        <w:rPr>
          <w:sz w:val="24"/>
          <w:szCs w:val="24"/>
        </w:rPr>
        <w:t>has the greatest correlation</w:t>
      </w:r>
      <w:r w:rsidRPr="00254583">
        <w:rPr>
          <w:sz w:val="24"/>
          <w:szCs w:val="24"/>
        </w:rPr>
        <w:t xml:space="preserve"> with their own sca</w:t>
      </w:r>
      <w:r w:rsidR="00024E89">
        <w:rPr>
          <w:sz w:val="24"/>
          <w:szCs w:val="24"/>
        </w:rPr>
        <w:t>n a</w:t>
      </w:r>
      <w:r w:rsidRPr="00254583">
        <w:rPr>
          <w:sz w:val="24"/>
          <w:szCs w:val="24"/>
        </w:rPr>
        <w:t>t the second timepoint</w:t>
      </w:r>
      <w:r w:rsidR="00024E89">
        <w:rPr>
          <w:sz w:val="24"/>
          <w:szCs w:val="24"/>
        </w:rPr>
        <w:t xml:space="preserve"> (compared to all other scans </w:t>
      </w:r>
      <w:r w:rsidR="00F90DB1">
        <w:rPr>
          <w:sz w:val="24"/>
          <w:szCs w:val="24"/>
        </w:rPr>
        <w:t>at that timepoint)</w:t>
      </w:r>
      <w:r w:rsidRPr="00254583">
        <w:rPr>
          <w:sz w:val="24"/>
          <w:szCs w:val="24"/>
        </w:rPr>
        <w:t xml:space="preserve"> is the fingerprinting index for that sample. The correlations are repeated between timepoint 2 scans with every timepoint 1 </w:t>
      </w:r>
      <w:proofErr w:type="gramStart"/>
      <w:r w:rsidRPr="00254583">
        <w:rPr>
          <w:sz w:val="24"/>
          <w:szCs w:val="24"/>
        </w:rPr>
        <w:t>scan</w:t>
      </w:r>
      <w:proofErr w:type="gramEnd"/>
      <w:r w:rsidRPr="00254583">
        <w:rPr>
          <w:sz w:val="24"/>
          <w:szCs w:val="24"/>
        </w:rPr>
        <w:t xml:space="preserve"> and the two values are averaged to get the overall fingerprinting accuracy.</w:t>
      </w:r>
      <w:r w:rsidR="00632D28">
        <w:rPr>
          <w:sz w:val="24"/>
          <w:szCs w:val="24"/>
        </w:rPr>
        <w:t xml:space="preserve"> We also calculated group consistency and differential power </w:t>
      </w:r>
      <w:r w:rsidR="00C73826">
        <w:rPr>
          <w:sz w:val="24"/>
          <w:szCs w:val="24"/>
        </w:rPr>
        <w:t xml:space="preserve">using </w:t>
      </w:r>
      <w:r w:rsidR="00501626">
        <w:rPr>
          <w:sz w:val="24"/>
          <w:szCs w:val="24"/>
        </w:rPr>
        <w:t xml:space="preserve">scripts from </w:t>
      </w:r>
      <w:proofErr w:type="spellStart"/>
      <w:r w:rsidR="00501626">
        <w:rPr>
          <w:sz w:val="24"/>
          <w:szCs w:val="24"/>
        </w:rPr>
        <w:t>Horien</w:t>
      </w:r>
      <w:proofErr w:type="spellEnd"/>
      <w:r w:rsidR="00501626">
        <w:rPr>
          <w:sz w:val="24"/>
          <w:szCs w:val="24"/>
        </w:rPr>
        <w:t xml:space="preserve"> et al. </w:t>
      </w:r>
      <w:r w:rsidR="00501626">
        <w:rPr>
          <w:sz w:val="24"/>
          <w:szCs w:val="24"/>
        </w:rPr>
        <w:fldChar w:fldCharType="begin"/>
      </w:r>
      <w:r w:rsidR="00361D90">
        <w:rPr>
          <w:sz w:val="24"/>
          <w:szCs w:val="24"/>
        </w:rPr>
        <w:instrText xml:space="preserve"> ADDIN ZOTERO_ITEM CSL_CITATION {"citationID":"qhliySl0","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501626">
        <w:rPr>
          <w:sz w:val="24"/>
          <w:szCs w:val="24"/>
        </w:rPr>
        <w:fldChar w:fldCharType="separate"/>
      </w:r>
      <w:r w:rsidR="00361D90" w:rsidRPr="00361D90">
        <w:rPr>
          <w:sz w:val="24"/>
        </w:rPr>
        <w:t>(2019)</w:t>
      </w:r>
      <w:r w:rsidR="00501626">
        <w:rPr>
          <w:sz w:val="24"/>
          <w:szCs w:val="24"/>
        </w:rPr>
        <w:fldChar w:fldCharType="end"/>
      </w:r>
      <w:r w:rsidR="00A74B59">
        <w:rPr>
          <w:sz w:val="24"/>
          <w:szCs w:val="24"/>
        </w:rPr>
        <w:t>.</w:t>
      </w:r>
      <w:r w:rsidR="00421038">
        <w:rPr>
          <w:sz w:val="24"/>
          <w:szCs w:val="24"/>
        </w:rPr>
        <w:t xml:space="preserve"> Group consistency </w:t>
      </w:r>
      <w:r w:rsidR="00141750">
        <w:rPr>
          <w:sz w:val="24"/>
          <w:szCs w:val="24"/>
        </w:rPr>
        <w:t xml:space="preserve">identifies connections that were the least useful in fingerprinting, whereas </w:t>
      </w:r>
      <w:r w:rsidR="002E5FE7">
        <w:rPr>
          <w:sz w:val="24"/>
          <w:szCs w:val="24"/>
        </w:rPr>
        <w:t>differential power identifies those that were most</w:t>
      </w:r>
      <w:r w:rsidR="00932EC0">
        <w:rPr>
          <w:sz w:val="24"/>
          <w:szCs w:val="24"/>
        </w:rPr>
        <w:t xml:space="preserve"> useful </w:t>
      </w:r>
      <w:r w:rsidR="00885DB8">
        <w:rPr>
          <w:sz w:val="24"/>
          <w:szCs w:val="24"/>
        </w:rPr>
        <w:t xml:space="preserve">(for derivations, see </w:t>
      </w:r>
      <w:r w:rsidR="00885DB8">
        <w:rPr>
          <w:sz w:val="24"/>
          <w:szCs w:val="24"/>
        </w:rPr>
        <w:fldChar w:fldCharType="begin"/>
      </w:r>
      <w:r w:rsidR="00B661B1">
        <w:rPr>
          <w:sz w:val="24"/>
          <w:szCs w:val="24"/>
        </w:rPr>
        <w:instrText xml:space="preserve"> ADDIN ZOTERO_ITEM CSL_CITATION {"citationID":"b9CZyPem","properties":{"formattedCitation":"(Finn et al., 2015)","plainCitation":"(Finn et al., 2015)","dontUpdate":true,"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885DB8">
        <w:rPr>
          <w:sz w:val="24"/>
          <w:szCs w:val="24"/>
        </w:rPr>
        <w:fldChar w:fldCharType="separate"/>
      </w:r>
      <w:r w:rsidR="00885DB8" w:rsidRPr="00885DB8">
        <w:rPr>
          <w:sz w:val="24"/>
        </w:rPr>
        <w:t>Finn et al., 2015)</w:t>
      </w:r>
      <w:r w:rsidR="00885DB8">
        <w:rPr>
          <w:sz w:val="24"/>
          <w:szCs w:val="24"/>
        </w:rPr>
        <w:fldChar w:fldCharType="end"/>
      </w:r>
      <w:r w:rsidR="00932EC0">
        <w:rPr>
          <w:sz w:val="24"/>
          <w:szCs w:val="24"/>
        </w:rPr>
        <w:t xml:space="preserve">. </w:t>
      </w:r>
      <w:r w:rsidR="007D5ECB">
        <w:rPr>
          <w:sz w:val="24"/>
          <w:szCs w:val="24"/>
        </w:rPr>
        <w:t xml:space="preserve">Fingerprinting confidence intervals </w:t>
      </w:r>
      <w:r w:rsidR="00361D90">
        <w:rPr>
          <w:sz w:val="24"/>
          <w:szCs w:val="24"/>
        </w:rPr>
        <w:t xml:space="preserve">were obtained </w:t>
      </w:r>
      <w:r w:rsidR="007D5ECB">
        <w:rPr>
          <w:sz w:val="24"/>
          <w:szCs w:val="24"/>
        </w:rPr>
        <w:t>using</w:t>
      </w:r>
      <w:r w:rsidR="000E52BA">
        <w:rPr>
          <w:sz w:val="24"/>
          <w:szCs w:val="24"/>
        </w:rPr>
        <w:t xml:space="preserve"> 1000-fold</w:t>
      </w:r>
      <w:r w:rsidR="007D5ECB">
        <w:rPr>
          <w:sz w:val="24"/>
          <w:szCs w:val="24"/>
        </w:rPr>
        <w:t xml:space="preserve"> bootstrapping with replacement at 80% of the sample size</w:t>
      </w:r>
      <w:r w:rsidR="00361D90">
        <w:rPr>
          <w:sz w:val="24"/>
          <w:szCs w:val="24"/>
        </w:rPr>
        <w:t xml:space="preserve"> </w:t>
      </w:r>
      <w:r w:rsidR="00361D90">
        <w:rPr>
          <w:sz w:val="24"/>
          <w:szCs w:val="24"/>
        </w:rPr>
        <w:fldChar w:fldCharType="begin"/>
      </w:r>
      <w:r w:rsidR="00361D90">
        <w:rPr>
          <w:sz w:val="24"/>
          <w:szCs w:val="24"/>
        </w:rPr>
        <w:instrText xml:space="preserve"> ADDIN ZOTERO_ITEM CSL_CITATION {"citationID":"QjndyaVF","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361D90">
        <w:rPr>
          <w:sz w:val="24"/>
          <w:szCs w:val="24"/>
        </w:rPr>
        <w:fldChar w:fldCharType="separate"/>
      </w:r>
      <w:r w:rsidR="00361D90" w:rsidRPr="00361D90">
        <w:rPr>
          <w:sz w:val="24"/>
        </w:rPr>
        <w:t>(Horien et al., 2019)</w:t>
      </w:r>
      <w:r w:rsidR="00361D90">
        <w:rPr>
          <w:sz w:val="24"/>
          <w:szCs w:val="24"/>
        </w:rPr>
        <w:fldChar w:fldCharType="end"/>
      </w:r>
      <w:r w:rsidR="00361D90">
        <w:rPr>
          <w:sz w:val="24"/>
          <w:szCs w:val="24"/>
        </w:rPr>
        <w:t>.</w:t>
      </w:r>
      <w:r w:rsidR="001B7C2C">
        <w:rPr>
          <w:sz w:val="24"/>
          <w:szCs w:val="24"/>
        </w:rPr>
        <w:t xml:space="preserve"> </w:t>
      </w:r>
    </w:p>
    <w:p w14:paraId="6AFA4855" w14:textId="77777777" w:rsidR="00254583" w:rsidRPr="001F45E9" w:rsidRDefault="00254583" w:rsidP="00AC559A">
      <w:pPr>
        <w:pStyle w:val="BodyText"/>
        <w:spacing w:line="480" w:lineRule="auto"/>
        <w:rPr>
          <w:sz w:val="24"/>
          <w:szCs w:val="24"/>
        </w:rPr>
      </w:pPr>
    </w:p>
    <w:p w14:paraId="1DD29021" w14:textId="77777777" w:rsidR="002461EE" w:rsidRPr="001F45E9" w:rsidRDefault="005664D9" w:rsidP="00AC559A">
      <w:pPr>
        <w:pStyle w:val="Heading2"/>
        <w:spacing w:line="480" w:lineRule="auto"/>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5F499A39" w:rsidR="002461EE" w:rsidRDefault="005944C4" w:rsidP="00AC559A">
      <w:pPr>
        <w:pStyle w:val="BodyText"/>
        <w:spacing w:line="480" w:lineRule="auto"/>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w:t>
      </w:r>
      <w:proofErr w:type="spellStart"/>
      <w:r w:rsidR="00450FA2" w:rsidRPr="00450FA2">
        <w:rPr>
          <w:sz w:val="24"/>
          <w:szCs w:val="24"/>
        </w:rPr>
        <w:t>Bridgeford</w:t>
      </w:r>
      <w:proofErr w:type="spellEnd"/>
      <w:r w:rsidR="00450FA2" w:rsidRPr="00450FA2">
        <w:rPr>
          <w:sz w:val="24"/>
          <w:szCs w:val="24"/>
        </w:rPr>
        <w:t xml:space="preserve">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w:t>
      </w:r>
      <w:r w:rsidR="00450FA2" w:rsidRPr="00450FA2">
        <w:rPr>
          <w:sz w:val="24"/>
          <w:szCs w:val="24"/>
        </w:rPr>
        <w:lastRenderedPageBreak/>
        <w:t>package in R</w:t>
      </w:r>
      <w:r w:rsidR="004F514C">
        <w:rPr>
          <w:sz w:val="24"/>
          <w:szCs w:val="24"/>
        </w:rPr>
        <w:t xml:space="preserve"> </w:t>
      </w:r>
      <w:r w:rsidR="004F514C">
        <w:rPr>
          <w:sz w:val="24"/>
          <w:szCs w:val="24"/>
        </w:rPr>
        <w:fldChar w:fldCharType="begin"/>
      </w:r>
      <w:r w:rsidR="00B661B1">
        <w:rPr>
          <w:sz w:val="24"/>
          <w:szCs w:val="24"/>
        </w:rPr>
        <w:instrText xml:space="preserve"> ADDIN ZOTERO_ITEM CSL_CITATION {"citationID":"7bJnT8is","properties":{"formattedCitation":"(E. Bridgeford et al., 2020)","plainCitation":"(E. Bridgeford et al., 2020)","dontUpdate":true,"noteIndex":0},"citationItems":[{"id":4743,"uris":["http://zotero.org/users/5958044/items/57J5ZHBB"],"itemData":{"id":4743,"type":"software","abstract":"Multiscale Graph Correlation (MGC) is a framework developed by Vogelstein et al. (2019) &lt;doi:10.7554/eLife.41690&gt; that extends global correlation procedures to be multiscale; consequently, MGC tests typically require far fewer samples than existing methods for a wide variety of dependence structures and dimensionalities, while maintaining computational efficiency. Moreover, MGC provides a simple and elegant multiscale characterization of the potentially complex latent geometry underlying the relationship.","license":"GPL-2","source":"R-Packages","title":"mgc: Multiscale Graph Correlation","title-short":"mgc","URL":"https://CRAN.R-project.org/package=mgc","version":"2.0.2","author":[{"family":"Bridgeford","given":"Eric W."},{"family":"Shen","given":"Censheng"},{"family":"Wang","given":"Shangsi"},{"family":"Vogelstein","given":"Joshua"}],"accessed":{"date-parts":[["2022",10,7]]},"issued":{"date-parts":[["2020",6,23]]}}}],"schema":"https://github.com/citation-style-language/schema/raw/master/csl-citation.json"} </w:instrText>
      </w:r>
      <w:r w:rsidR="004F514C">
        <w:rPr>
          <w:sz w:val="24"/>
          <w:szCs w:val="24"/>
        </w:rPr>
        <w:fldChar w:fldCharType="separate"/>
      </w:r>
      <w:r w:rsidR="004F514C" w:rsidRPr="004F514C">
        <w:rPr>
          <w:sz w:val="24"/>
        </w:rPr>
        <w:t>(Bridgeford et al., 2020)</w:t>
      </w:r>
      <w:r w:rsidR="004F514C">
        <w:rPr>
          <w:sz w:val="24"/>
          <w:szCs w:val="24"/>
        </w:rPr>
        <w:fldChar w:fldCharType="end"/>
      </w:r>
      <w:r w:rsidR="00450FA2" w:rsidRPr="00450FA2">
        <w:rPr>
          <w:sz w:val="24"/>
          <w:szCs w:val="24"/>
        </w:rPr>
        <w:t xml:space="preserve">. To calculate the discriminability of functional connectomes, we </w:t>
      </w:r>
      <w:r w:rsidR="00DD10BD">
        <w:rPr>
          <w:sz w:val="24"/>
          <w:szCs w:val="24"/>
        </w:rPr>
        <w:t xml:space="preserve">generate a matrix </w:t>
      </w:r>
      <w:r w:rsidR="00470E67">
        <w:rPr>
          <w:sz w:val="24"/>
          <w:szCs w:val="24"/>
        </w:rPr>
        <w:t>of the</w:t>
      </w:r>
      <w:r w:rsidR="00E00415">
        <w:rPr>
          <w:sz w:val="24"/>
          <w:szCs w:val="24"/>
        </w:rPr>
        <w:t xml:space="preserve"> Euclidean distance</w:t>
      </w:r>
      <w:r w:rsidR="00470E67">
        <w:rPr>
          <w:sz w:val="24"/>
          <w:szCs w:val="24"/>
        </w:rPr>
        <w:t>s</w:t>
      </w:r>
      <w:r w:rsidR="00E00415">
        <w:rPr>
          <w:sz w:val="24"/>
          <w:szCs w:val="24"/>
        </w:rPr>
        <w:t xml:space="preserve"> between </w:t>
      </w:r>
      <w:r w:rsidR="00470E67">
        <w:rPr>
          <w:sz w:val="24"/>
          <w:szCs w:val="24"/>
        </w:rPr>
        <w:t>all</w:t>
      </w:r>
      <w:r w:rsidR="00E00415">
        <w:rPr>
          <w:sz w:val="24"/>
          <w:szCs w:val="24"/>
        </w:rPr>
        <w:t xml:space="preserve"> scan</w:t>
      </w:r>
      <w:r w:rsidR="00470E67">
        <w:rPr>
          <w:sz w:val="24"/>
          <w:szCs w:val="24"/>
        </w:rPr>
        <w:t>s</w:t>
      </w:r>
      <w:r w:rsidR="00450FA2" w:rsidRPr="00450FA2">
        <w:rPr>
          <w:sz w:val="24"/>
          <w:szCs w:val="24"/>
        </w:rPr>
        <w:t>. Thus, for 88</w:t>
      </w:r>
      <w:r w:rsidR="0062335F">
        <w:rPr>
          <w:sz w:val="24"/>
          <w:szCs w:val="24"/>
        </w:rPr>
        <w:t xml:space="preserve"> subjects with two</w:t>
      </w:r>
      <w:r w:rsidR="00450FA2" w:rsidRPr="00450FA2">
        <w:rPr>
          <w:sz w:val="24"/>
          <w:szCs w:val="24"/>
        </w:rPr>
        <w:t xml:space="preserve"> </w:t>
      </w:r>
      <w:r w:rsidR="00915100">
        <w:rPr>
          <w:sz w:val="24"/>
          <w:szCs w:val="24"/>
        </w:rPr>
        <w:t>functional</w:t>
      </w:r>
      <w:r w:rsidR="00450FA2" w:rsidRPr="00450FA2">
        <w:rPr>
          <w:sz w:val="24"/>
          <w:szCs w:val="24"/>
        </w:rPr>
        <w:t xml:space="preserve"> connectivity matrices</w:t>
      </w:r>
      <w:r w:rsidR="00915100">
        <w:rPr>
          <w:sz w:val="24"/>
          <w:szCs w:val="24"/>
        </w:rPr>
        <w:t xml:space="preserve"> each</w:t>
      </w:r>
      <w:r w:rsidR="00450FA2" w:rsidRPr="00450FA2">
        <w:rPr>
          <w:sz w:val="24"/>
          <w:szCs w:val="24"/>
        </w:rPr>
        <w:t xml:space="preserve">, the resulting distance matrix is </w:t>
      </w:r>
      <w:r w:rsidR="00915100">
        <w:rPr>
          <w:sz w:val="24"/>
          <w:szCs w:val="24"/>
        </w:rPr>
        <w:t>176</w:t>
      </w:r>
      <w:r w:rsidR="00450FA2" w:rsidRPr="00450FA2">
        <w:rPr>
          <w:sz w:val="24"/>
          <w:szCs w:val="24"/>
        </w:rPr>
        <w:t>x1</w:t>
      </w:r>
      <w:r w:rsidR="00915100">
        <w:rPr>
          <w:sz w:val="24"/>
          <w:szCs w:val="24"/>
        </w:rPr>
        <w:t>76</w:t>
      </w:r>
      <w:r w:rsidR="00450FA2" w:rsidRPr="00450FA2">
        <w:rPr>
          <w:sz w:val="24"/>
          <w:szCs w:val="24"/>
        </w:rPr>
        <w:t xml:space="preserve"> distances. Discriminability </w:t>
      </w:r>
      <w:r w:rsidR="00B92F81">
        <w:rPr>
          <w:sz w:val="24"/>
          <w:szCs w:val="24"/>
        </w:rPr>
        <w:t xml:space="preserve">is 1 minus </w:t>
      </w:r>
      <w:r w:rsidR="00B8062E">
        <w:rPr>
          <w:sz w:val="24"/>
          <w:szCs w:val="24"/>
        </w:rPr>
        <w:t>the</w:t>
      </w:r>
      <w:r w:rsidR="00450FA2" w:rsidRPr="00450FA2">
        <w:rPr>
          <w:sz w:val="24"/>
          <w:szCs w:val="24"/>
        </w:rPr>
        <w:t xml:space="preserve"> proportion of </w:t>
      </w:r>
      <w:r w:rsidR="00B92F81" w:rsidRPr="00450FA2">
        <w:rPr>
          <w:sz w:val="24"/>
          <w:szCs w:val="24"/>
        </w:rPr>
        <w:t xml:space="preserve">between-subject </w:t>
      </w:r>
      <w:r w:rsidR="00B92F81">
        <w:rPr>
          <w:sz w:val="24"/>
          <w:szCs w:val="24"/>
        </w:rPr>
        <w:t xml:space="preserve">measurement </w:t>
      </w:r>
      <w:r w:rsidR="00B92F81" w:rsidRPr="00450FA2">
        <w:rPr>
          <w:sz w:val="24"/>
          <w:szCs w:val="24"/>
        </w:rPr>
        <w:t xml:space="preserve">distances </w:t>
      </w:r>
      <w:r w:rsidR="00450FA2" w:rsidRPr="00450FA2">
        <w:rPr>
          <w:sz w:val="24"/>
          <w:szCs w:val="24"/>
        </w:rPr>
        <w:t>that are smaller than</w:t>
      </w:r>
      <w:r w:rsidR="00B92F81" w:rsidRPr="00B92F81">
        <w:rPr>
          <w:sz w:val="24"/>
          <w:szCs w:val="24"/>
        </w:rPr>
        <w:t xml:space="preserve"> </w:t>
      </w:r>
      <w:r w:rsidR="00B92F81" w:rsidRPr="00450FA2">
        <w:rPr>
          <w:sz w:val="24"/>
          <w:szCs w:val="24"/>
        </w:rPr>
        <w:t xml:space="preserve">within-subject </w:t>
      </w:r>
      <w:r w:rsidR="00B92F81">
        <w:rPr>
          <w:sz w:val="24"/>
          <w:szCs w:val="24"/>
        </w:rPr>
        <w:t xml:space="preserve">measurement </w:t>
      </w:r>
      <w:r w:rsidR="00B92F81" w:rsidRPr="00450FA2">
        <w:rPr>
          <w:sz w:val="24"/>
          <w:szCs w:val="24"/>
        </w:rPr>
        <w:t>distance</w:t>
      </w:r>
      <w:r w:rsidR="005A18DE">
        <w:rPr>
          <w:sz w:val="24"/>
          <w:szCs w:val="24"/>
        </w:rPr>
        <w:t>s</w:t>
      </w:r>
      <w:r w:rsidR="00B92F81">
        <w:rPr>
          <w:sz w:val="24"/>
          <w:szCs w:val="24"/>
        </w:rPr>
        <w:t xml:space="preserve"> (i.e. the distance between scan 1 and 2 of a subject)</w:t>
      </w:r>
      <w:r w:rsidR="00450FA2" w:rsidRPr="00450FA2">
        <w:rPr>
          <w:sz w:val="24"/>
          <w:szCs w:val="24"/>
        </w:rPr>
        <w:t>.</w:t>
      </w:r>
      <w:r w:rsidR="00D36463">
        <w:rPr>
          <w:sz w:val="24"/>
          <w:szCs w:val="24"/>
        </w:rPr>
        <w:t xml:space="preserve"> </w:t>
      </w:r>
      <w:r w:rsidR="00F6328D">
        <w:rPr>
          <w:sz w:val="24"/>
          <w:szCs w:val="24"/>
        </w:rPr>
        <w:fldChar w:fldCharType="begin"/>
      </w:r>
      <w:r w:rsidR="007D5ECB">
        <w:rPr>
          <w:sz w:val="24"/>
          <w:szCs w:val="24"/>
        </w:rPr>
        <w:instrText xml:space="preserve"> ADDIN ZOTERO_ITEM CSL_CITATION {"citationID":"rT40o0SY","properties":{"formattedCitation":"(Wang et al., 2020)","plainCitation":"(Wang et al., 2020)","dontUpdate":true,"noteIndex":0},"citationItems":[{"id":"EJfsIIpj/jp3ajlX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F6328D">
        <w:rPr>
          <w:sz w:val="24"/>
          <w:szCs w:val="24"/>
        </w:rPr>
        <w:fldChar w:fldCharType="separate"/>
      </w:r>
      <w:r w:rsidR="00F6328D" w:rsidRPr="00F6328D">
        <w:rPr>
          <w:sz w:val="24"/>
        </w:rPr>
        <w:t xml:space="preserve">Wang et al. </w:t>
      </w:r>
      <w:r w:rsidR="00F6328D">
        <w:rPr>
          <w:sz w:val="24"/>
        </w:rPr>
        <w:t>(</w:t>
      </w:r>
      <w:r w:rsidR="00F6328D" w:rsidRPr="00F6328D">
        <w:rPr>
          <w:sz w:val="24"/>
        </w:rPr>
        <w:t>2020)</w:t>
      </w:r>
      <w:r w:rsidR="00F6328D">
        <w:rPr>
          <w:sz w:val="24"/>
          <w:szCs w:val="24"/>
        </w:rPr>
        <w:fldChar w:fldCharType="end"/>
      </w:r>
      <w:r w:rsidR="00F6328D">
        <w:rPr>
          <w:sz w:val="24"/>
          <w:szCs w:val="24"/>
        </w:rPr>
        <w:t xml:space="preserve"> derive a formula </w:t>
      </w:r>
      <w:r w:rsidR="005F5F54">
        <w:rPr>
          <w:sz w:val="24"/>
          <w:szCs w:val="24"/>
        </w:rPr>
        <w:t>converting</w:t>
      </w:r>
      <w:r w:rsidR="00F6328D">
        <w:rPr>
          <w:sz w:val="24"/>
          <w:szCs w:val="24"/>
        </w:rPr>
        <w:t xml:space="preserve"> discriminability </w:t>
      </w:r>
      <w:r w:rsidR="005F5F54">
        <w:rPr>
          <w:sz w:val="24"/>
          <w:szCs w:val="24"/>
        </w:rPr>
        <w:t>to</w:t>
      </w:r>
      <w:r w:rsidR="00216856">
        <w:rPr>
          <w:sz w:val="24"/>
          <w:szCs w:val="24"/>
        </w:rPr>
        <w:t xml:space="preserve"> a comparable </w:t>
      </w:r>
      <w:r w:rsidR="00F6328D">
        <w:rPr>
          <w:sz w:val="24"/>
          <w:szCs w:val="24"/>
        </w:rPr>
        <w:t>ICC</w:t>
      </w:r>
      <w:r w:rsidR="00216856">
        <w:rPr>
          <w:sz w:val="24"/>
          <w:szCs w:val="24"/>
        </w:rPr>
        <w:t xml:space="preserve"> value of a normally distributed univariate measurement</w:t>
      </w:r>
      <w:r w:rsidR="00313307">
        <w:rPr>
          <w:sz w:val="24"/>
          <w:szCs w:val="24"/>
        </w:rPr>
        <w:t>:</w:t>
      </w:r>
    </w:p>
    <w:p w14:paraId="3E28D63F" w14:textId="3AD75C2A" w:rsidR="00D85536" w:rsidRPr="007D5ECB" w:rsidRDefault="00D85536" w:rsidP="00AC559A">
      <w:pPr>
        <w:pStyle w:val="BodyText"/>
        <w:spacing w:line="480" w:lineRule="auto"/>
        <w:rPr>
          <w:sz w:val="24"/>
          <w:szCs w:val="24"/>
        </w:rPr>
      </w:pPr>
      <m:oMathPara>
        <m:oMath>
          <m:r>
            <w:rPr>
              <w:rFonts w:ascii="Cambria Math" w:hAnsi="Cambria Math"/>
              <w:sz w:val="24"/>
              <w:szCs w:val="24"/>
            </w:rPr>
            <m:t xml:space="preserve">D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π</m:t>
              </m:r>
            </m:den>
          </m:f>
          <m:r>
            <m:rPr>
              <m:sty m:val="p"/>
            </m:rPr>
            <w:rPr>
              <w:rFonts w:ascii="Cambria Math" w:hAnsi="Cambria Math"/>
              <w:sz w:val="24"/>
              <w:szCs w:val="24"/>
            </w:rPr>
            <m:t>arctan</m:t>
          </m:r>
          <m:d>
            <m:dPr>
              <m:ctrlPr>
                <w:rPr>
                  <w:rFonts w:ascii="Cambria Math" w:hAnsi="Cambria Math"/>
                  <w:sz w:val="24"/>
                  <w:szCs w:val="24"/>
                </w:rPr>
              </m:ctrlPr>
            </m:dPr>
            <m:e>
              <m:f>
                <m:fPr>
                  <m:ctrlPr>
                    <w:rPr>
                      <w:rFonts w:ascii="Cambria Math" w:hAnsi="Cambria Math"/>
                      <w:i/>
                      <w:sz w:val="24"/>
                      <w:szCs w:val="24"/>
                    </w:rPr>
                  </m:ctrlPr>
                </m:fPr>
                <m:num>
                  <m:r>
                    <m:rPr>
                      <m:sty m:val="p"/>
                    </m:rPr>
                    <w:rPr>
                      <w:rFonts w:ascii="Cambria Math" w:hAnsi="Cambria Math"/>
                      <w:sz w:val="24"/>
                      <w:szCs w:val="24"/>
                    </w:rPr>
                    <m:t>ICC</m:t>
                  </m:r>
                </m:num>
                <m:den>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1-</m:t>
                          </m:r>
                          <m:r>
                            <m:rPr>
                              <m:sty m:val="p"/>
                            </m:rPr>
                            <w:rPr>
                              <w:rFonts w:ascii="Cambria Math" w:hAnsi="Cambria Math"/>
                              <w:sz w:val="24"/>
                              <w:szCs w:val="24"/>
                            </w:rPr>
                            <m:t>ICC</m:t>
                          </m:r>
                        </m:e>
                      </m:d>
                      <m:d>
                        <m:dPr>
                          <m:ctrlPr>
                            <w:rPr>
                              <w:rFonts w:ascii="Cambria Math" w:hAnsi="Cambria Math"/>
                              <w:i/>
                              <w:sz w:val="24"/>
                              <w:szCs w:val="24"/>
                            </w:rPr>
                          </m:ctrlPr>
                        </m:dPr>
                        <m:e>
                          <m:r>
                            <w:rPr>
                              <w:rFonts w:ascii="Cambria Math" w:hAnsi="Cambria Math"/>
                              <w:sz w:val="24"/>
                              <w:szCs w:val="24"/>
                            </w:rPr>
                            <m:t>3+</m:t>
                          </m:r>
                          <m:r>
                            <m:rPr>
                              <m:sty m:val="p"/>
                            </m:rPr>
                            <w:rPr>
                              <w:rFonts w:ascii="Cambria Math" w:hAnsi="Cambria Math"/>
                              <w:sz w:val="24"/>
                              <w:szCs w:val="24"/>
                            </w:rPr>
                            <m:t>ICC</m:t>
                          </m:r>
                        </m:e>
                      </m:d>
                    </m:e>
                  </m:rad>
                </m:den>
              </m:f>
            </m:e>
          </m:d>
        </m:oMath>
      </m:oMathPara>
    </w:p>
    <w:p w14:paraId="72F78268" w14:textId="38D5E6F1" w:rsidR="007D5ECB" w:rsidRDefault="007D5ECB" w:rsidP="00AC559A">
      <w:pPr>
        <w:pStyle w:val="BodyText"/>
        <w:spacing w:line="480" w:lineRule="auto"/>
        <w:rPr>
          <w:sz w:val="24"/>
          <w:szCs w:val="24"/>
        </w:rPr>
      </w:pPr>
      <w:r>
        <w:rPr>
          <w:sz w:val="24"/>
          <w:szCs w:val="24"/>
        </w:rPr>
        <w:t>We determined confidence intervals of discriminability by bootstrapping 1000 times without replacement using 80% of the sample size. This is necessary to avoid inflating values by including more scans from a single subject.</w:t>
      </w:r>
    </w:p>
    <w:p w14:paraId="4BD133DB" w14:textId="77777777" w:rsidR="00450FA2" w:rsidRPr="001F45E9" w:rsidRDefault="00450FA2" w:rsidP="00AC559A">
      <w:pPr>
        <w:pStyle w:val="BodyText"/>
        <w:spacing w:line="480" w:lineRule="auto"/>
        <w:rPr>
          <w:sz w:val="24"/>
          <w:szCs w:val="24"/>
        </w:rPr>
      </w:pPr>
    </w:p>
    <w:p w14:paraId="1DD29024" w14:textId="6806D553" w:rsidR="002461EE" w:rsidRPr="001F45E9" w:rsidRDefault="00440906" w:rsidP="00AC559A">
      <w:pPr>
        <w:pStyle w:val="Heading2"/>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7AFFCC6F" w14:textId="1FB20EB2" w:rsidR="00307EBC" w:rsidRDefault="00F83DB8" w:rsidP="00AC559A">
      <w:pPr>
        <w:pStyle w:val="BodyText"/>
        <w:spacing w:line="480" w:lineRule="auto"/>
        <w:ind w:firstLine="1"/>
        <w:rPr>
          <w:sz w:val="24"/>
          <w:szCs w:val="24"/>
        </w:rPr>
      </w:pPr>
      <w:r w:rsidRPr="00F83DB8">
        <w:rPr>
          <w:sz w:val="24"/>
          <w:szCs w:val="24"/>
        </w:rPr>
        <w:t xml:space="preserve">To determine if the reliability of functional connections was related to predictive utility in psychiatric illnesses, we correlated groupwise differences in connectome edges with an edge-level measurement of each reliability metric. We computed the edgewise Cohen’s d effect size of depressed adolescents - healthy volunteers averaged between scans. We then generated edge-level forms of the </w:t>
      </w:r>
      <w:proofErr w:type="gramStart"/>
      <w:r w:rsidRPr="00F83DB8">
        <w:rPr>
          <w:sz w:val="24"/>
          <w:szCs w:val="24"/>
        </w:rPr>
        <w:t>three reliability</w:t>
      </w:r>
      <w:proofErr w:type="gramEnd"/>
      <w:r w:rsidRPr="00F83DB8">
        <w:rPr>
          <w:sz w:val="24"/>
          <w:szCs w:val="24"/>
        </w:rPr>
        <w:t xml:space="preserve"> metrics from all participants as follows</w:t>
      </w:r>
      <w:r w:rsidR="005664D9" w:rsidRPr="001F45E9">
        <w:rPr>
          <w:sz w:val="24"/>
          <w:szCs w:val="24"/>
        </w:rPr>
        <w:t>:</w:t>
      </w:r>
      <w:r w:rsidR="005664D9" w:rsidRPr="001F45E9">
        <w:rPr>
          <w:spacing w:val="-12"/>
          <w:sz w:val="24"/>
          <w:szCs w:val="24"/>
        </w:rPr>
        <w:t xml:space="preserve"> </w:t>
      </w:r>
      <w:r w:rsidR="005664D9" w:rsidRPr="001F45E9">
        <w:rPr>
          <w:i/>
          <w:sz w:val="24"/>
          <w:szCs w:val="24"/>
        </w:rPr>
        <w:t>ICC</w:t>
      </w:r>
      <w:r w:rsidR="000177D0">
        <w:rPr>
          <w:sz w:val="24"/>
          <w:szCs w:val="24"/>
        </w:rPr>
        <w:t xml:space="preserve"> –</w:t>
      </w:r>
      <w:r w:rsidR="00E3530E" w:rsidRPr="00E3530E">
        <w:t xml:space="preserve"> </w:t>
      </w:r>
      <w:r w:rsidR="00E3530E" w:rsidRPr="00E3530E">
        <w:rPr>
          <w:sz w:val="24"/>
          <w:szCs w:val="24"/>
        </w:rPr>
        <w:t>Mean bootstrapped ICC for each edge</w:t>
      </w:r>
      <w:r w:rsidR="00450FA2">
        <w:rPr>
          <w:sz w:val="24"/>
          <w:szCs w:val="24"/>
        </w:rPr>
        <w:t xml:space="preserve">; </w:t>
      </w:r>
      <w:r w:rsidR="005664D9" w:rsidRPr="001F45E9">
        <w:rPr>
          <w:i/>
          <w:sz w:val="24"/>
          <w:szCs w:val="24"/>
        </w:rPr>
        <w:t>Fingerprinting</w:t>
      </w:r>
      <w:r w:rsidR="000177D0">
        <w:rPr>
          <w:sz w:val="24"/>
          <w:szCs w:val="24"/>
        </w:rPr>
        <w:t xml:space="preserve"> – </w:t>
      </w:r>
      <w:r w:rsidR="005664D9" w:rsidRPr="001F45E9">
        <w:rPr>
          <w:sz w:val="24"/>
          <w:szCs w:val="24"/>
        </w:rPr>
        <w:t>Differential</w:t>
      </w:r>
      <w:r w:rsidR="005664D9" w:rsidRPr="001F45E9">
        <w:rPr>
          <w:spacing w:val="-12"/>
          <w:sz w:val="24"/>
          <w:szCs w:val="24"/>
        </w:rPr>
        <w:t xml:space="preserve"> </w:t>
      </w:r>
      <w:r w:rsidR="005664D9" w:rsidRPr="001F45E9">
        <w:rPr>
          <w:sz w:val="24"/>
          <w:szCs w:val="24"/>
        </w:rPr>
        <w:t>power</w:t>
      </w:r>
      <w:r w:rsidR="005664D9" w:rsidRPr="001F45E9">
        <w:rPr>
          <w:spacing w:val="-13"/>
          <w:sz w:val="24"/>
          <w:szCs w:val="24"/>
        </w:rPr>
        <w:t xml:space="preserve"> </w:t>
      </w:r>
      <w:r w:rsidR="005664D9" w:rsidRPr="001F45E9">
        <w:rPr>
          <w:sz w:val="24"/>
          <w:szCs w:val="24"/>
        </w:rPr>
        <w:t>and</w:t>
      </w:r>
      <w:r w:rsidR="005664D9" w:rsidRPr="001F45E9">
        <w:rPr>
          <w:spacing w:val="-12"/>
          <w:sz w:val="24"/>
          <w:szCs w:val="24"/>
        </w:rPr>
        <w:t xml:space="preserve"> </w:t>
      </w:r>
      <w:r w:rsidR="005664D9" w:rsidRPr="001F45E9">
        <w:rPr>
          <w:sz w:val="24"/>
          <w:szCs w:val="24"/>
        </w:rPr>
        <w:t>group consistency values for each edge</w:t>
      </w:r>
      <w:r w:rsidR="00450FA2">
        <w:rPr>
          <w:sz w:val="24"/>
          <w:szCs w:val="24"/>
        </w:rPr>
        <w:t>;</w:t>
      </w:r>
      <w:r w:rsidR="005664D9" w:rsidRPr="001F45E9">
        <w:rPr>
          <w:sz w:val="24"/>
          <w:szCs w:val="24"/>
        </w:rPr>
        <w:t xml:space="preserve"> and </w:t>
      </w:r>
      <w:r w:rsidR="005664D9" w:rsidRPr="001F45E9">
        <w:rPr>
          <w:i/>
          <w:sz w:val="24"/>
          <w:szCs w:val="24"/>
        </w:rPr>
        <w:t>Discriminability</w:t>
      </w:r>
      <w:r w:rsidR="000177D0">
        <w:rPr>
          <w:sz w:val="24"/>
          <w:szCs w:val="24"/>
        </w:rPr>
        <w:t xml:space="preserve"> – </w:t>
      </w:r>
      <w:r w:rsidR="00264203">
        <w:rPr>
          <w:sz w:val="24"/>
          <w:szCs w:val="24"/>
        </w:rPr>
        <w:t xml:space="preserve">z-scored </w:t>
      </w:r>
      <w:r w:rsidR="00977451">
        <w:rPr>
          <w:sz w:val="24"/>
          <w:szCs w:val="24"/>
        </w:rPr>
        <w:t>discriminability of samples with edge omitted.</w:t>
      </w:r>
    </w:p>
    <w:p w14:paraId="710894ED" w14:textId="77777777" w:rsidR="000542D3" w:rsidRPr="005873E1" w:rsidRDefault="000542D3" w:rsidP="00AC559A">
      <w:pPr>
        <w:pStyle w:val="BodyText"/>
        <w:spacing w:line="480" w:lineRule="auto"/>
        <w:ind w:firstLine="1"/>
        <w:rPr>
          <w:sz w:val="24"/>
          <w:szCs w:val="24"/>
        </w:rPr>
      </w:pPr>
    </w:p>
    <w:p w14:paraId="3578EFC0" w14:textId="0CD5D16F" w:rsidR="003940E0" w:rsidRPr="001F45E9" w:rsidRDefault="00217160" w:rsidP="00AC559A">
      <w:pPr>
        <w:pStyle w:val="BodyText"/>
        <w:spacing w:line="480" w:lineRule="auto"/>
        <w:ind w:firstLine="1"/>
        <w:rPr>
          <w:sz w:val="24"/>
          <w:szCs w:val="24"/>
        </w:rPr>
      </w:pPr>
      <w:r w:rsidRPr="00217160">
        <w:rPr>
          <w:sz w:val="24"/>
          <w:szCs w:val="24"/>
        </w:rPr>
        <w:t xml:space="preserve">We also compared individual-level measures to the clinical questionnaires administered at </w:t>
      </w:r>
      <w:r w:rsidRPr="00217160">
        <w:rPr>
          <w:sz w:val="24"/>
          <w:szCs w:val="24"/>
        </w:rPr>
        <w:lastRenderedPageBreak/>
        <w:t xml:space="preserve">baseline and after one year. We derived individual-level continuous measures of reliability from the original metrics as follows: </w:t>
      </w:r>
      <w:r w:rsidRPr="00217160">
        <w:rPr>
          <w:i/>
          <w:iCs/>
          <w:sz w:val="24"/>
          <w:szCs w:val="24"/>
        </w:rPr>
        <w:t>ICC</w:t>
      </w:r>
      <w:r w:rsidRPr="00217160">
        <w:rPr>
          <w:sz w:val="24"/>
          <w:szCs w:val="24"/>
        </w:rPr>
        <w:t xml:space="preserve"> – within</w:t>
      </w:r>
      <w:r w:rsidR="006C3144">
        <w:rPr>
          <w:sz w:val="24"/>
          <w:szCs w:val="24"/>
        </w:rPr>
        <w:t>-</w:t>
      </w:r>
      <w:r w:rsidRPr="00217160">
        <w:rPr>
          <w:sz w:val="24"/>
          <w:szCs w:val="24"/>
        </w:rPr>
        <w:t xml:space="preserve">subject variance for </w:t>
      </w:r>
      <w:proofErr w:type="gramStart"/>
      <w:r w:rsidRPr="00217160">
        <w:rPr>
          <w:sz w:val="24"/>
          <w:szCs w:val="24"/>
        </w:rPr>
        <w:t>each individual</w:t>
      </w:r>
      <w:proofErr w:type="gramEnd"/>
      <w:r w:rsidR="003940E0" w:rsidRPr="001F45E9">
        <w:rPr>
          <w:sz w:val="24"/>
          <w:szCs w:val="24"/>
        </w:rPr>
        <w:t>,</w:t>
      </w:r>
      <w:r w:rsidR="003940E0" w:rsidRPr="001F45E9">
        <w:rPr>
          <w:spacing w:val="-12"/>
          <w:sz w:val="24"/>
          <w:szCs w:val="24"/>
        </w:rPr>
        <w:t xml:space="preserve"> </w:t>
      </w:r>
      <w:r w:rsidR="003940E0" w:rsidRPr="001F45E9">
        <w:rPr>
          <w:i/>
          <w:sz w:val="24"/>
          <w:szCs w:val="24"/>
        </w:rPr>
        <w:t>Fingerprinting</w:t>
      </w:r>
      <w:r w:rsidR="000177D0">
        <w:rPr>
          <w:sz w:val="24"/>
          <w:szCs w:val="24"/>
        </w:rPr>
        <w:t xml:space="preserve"> – </w:t>
      </w:r>
      <w:r w:rsidR="005873E1">
        <w:rPr>
          <w:sz w:val="24"/>
          <w:szCs w:val="24"/>
        </w:rPr>
        <w:t>r</w:t>
      </w:r>
      <w:r w:rsidR="00356FFB">
        <w:rPr>
          <w:sz w:val="24"/>
          <w:szCs w:val="24"/>
        </w:rPr>
        <w:t xml:space="preserve">atio of mean correlation with one’s own connectome </w:t>
      </w:r>
      <w:r w:rsidR="00616D12">
        <w:rPr>
          <w:sz w:val="24"/>
          <w:szCs w:val="24"/>
        </w:rPr>
        <w:t>to mean correlation with others’ connectomes</w:t>
      </w:r>
      <w:r w:rsidR="003940E0" w:rsidRPr="001F45E9">
        <w:rPr>
          <w:sz w:val="24"/>
          <w:szCs w:val="24"/>
        </w:rPr>
        <w:t xml:space="preserve">, and </w:t>
      </w:r>
      <w:r w:rsidR="003940E0" w:rsidRPr="001F45E9">
        <w:rPr>
          <w:i/>
          <w:sz w:val="24"/>
          <w:szCs w:val="24"/>
        </w:rPr>
        <w:t>Discriminability</w:t>
      </w:r>
      <w:r w:rsidR="000177D0">
        <w:rPr>
          <w:sz w:val="24"/>
          <w:szCs w:val="24"/>
        </w:rPr>
        <w:t xml:space="preserve"> – </w:t>
      </w:r>
      <w:r w:rsidR="003940E0" w:rsidRPr="00B93ACA">
        <w:rPr>
          <w:sz w:val="24"/>
          <w:szCs w:val="24"/>
        </w:rPr>
        <w:t xml:space="preserve">Mean between-edge distance </w:t>
      </w:r>
      <w:r w:rsidR="00E858C8">
        <w:rPr>
          <w:sz w:val="24"/>
          <w:szCs w:val="24"/>
        </w:rPr>
        <w:t xml:space="preserve">rank </w:t>
      </w:r>
      <w:r w:rsidR="003940E0" w:rsidRPr="00B93ACA">
        <w:rPr>
          <w:sz w:val="24"/>
          <w:szCs w:val="24"/>
        </w:rPr>
        <w:t xml:space="preserve">for each </w:t>
      </w:r>
      <w:r w:rsidR="00F87C5B" w:rsidRPr="00B93ACA">
        <w:rPr>
          <w:sz w:val="24"/>
          <w:szCs w:val="24"/>
        </w:rPr>
        <w:t>individual</w:t>
      </w:r>
      <w:r w:rsidR="003940E0" w:rsidRPr="00B93ACA">
        <w:rPr>
          <w:sz w:val="24"/>
          <w:szCs w:val="24"/>
        </w:rPr>
        <w:t>.</w:t>
      </w:r>
      <w:r w:rsidR="008451ED">
        <w:rPr>
          <w:sz w:val="24"/>
          <w:szCs w:val="24"/>
        </w:rPr>
        <w:t xml:space="preserve"> </w:t>
      </w:r>
    </w:p>
    <w:p w14:paraId="4666FCD0" w14:textId="53220C4C" w:rsidR="002461EE" w:rsidRPr="000C2F6D" w:rsidRDefault="005664D9" w:rsidP="00AC559A">
      <w:pPr>
        <w:pStyle w:val="BodyText"/>
        <w:spacing w:line="480" w:lineRule="auto"/>
        <w:ind w:hanging="4"/>
        <w:rPr>
          <w:sz w:val="24"/>
          <w:szCs w:val="24"/>
        </w:rPr>
      </w:pP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 xml:space="preserve">visits. We also explored possible </w:t>
      </w:r>
      <w:r w:rsidR="009954B7">
        <w:rPr>
          <w:sz w:val="24"/>
          <w:szCs w:val="24"/>
        </w:rPr>
        <w:t xml:space="preserve">confounding </w:t>
      </w:r>
      <w:r w:rsidRPr="001F45E9">
        <w:rPr>
          <w:sz w:val="24"/>
          <w:szCs w:val="24"/>
        </w:rPr>
        <w:t xml:space="preserve">associations </w:t>
      </w:r>
      <w:r w:rsidR="009954B7">
        <w:rPr>
          <w:sz w:val="24"/>
          <w:szCs w:val="24"/>
        </w:rPr>
        <w:t xml:space="preserve">with </w:t>
      </w:r>
      <w:r w:rsidRPr="001F45E9">
        <w:rPr>
          <w:sz w:val="24"/>
          <w:szCs w:val="24"/>
        </w:rPr>
        <w:t>age</w:t>
      </w:r>
      <w:r w:rsidR="009954B7">
        <w:rPr>
          <w:sz w:val="24"/>
          <w:szCs w:val="24"/>
        </w:rPr>
        <w:t>, medication status, and head motion</w:t>
      </w:r>
      <w:r w:rsidRPr="001F45E9">
        <w:rPr>
          <w:sz w:val="24"/>
          <w:szCs w:val="24"/>
        </w:rPr>
        <w:t>.</w:t>
      </w:r>
      <w:r w:rsidR="00911354">
        <w:rPr>
          <w:sz w:val="24"/>
          <w:szCs w:val="24"/>
        </w:rPr>
        <w:t xml:space="preserve"> We calculated Pearson and Spearman correlations </w:t>
      </w:r>
      <w:r w:rsidR="00DA204D">
        <w:rPr>
          <w:sz w:val="24"/>
          <w:szCs w:val="24"/>
        </w:rPr>
        <w:t xml:space="preserve">of measures with the </w:t>
      </w:r>
      <w:proofErr w:type="spellStart"/>
      <w:r w:rsidR="000C2F6D">
        <w:rPr>
          <w:i/>
          <w:iCs/>
          <w:sz w:val="24"/>
          <w:szCs w:val="24"/>
        </w:rPr>
        <w:t>sjPlot</w:t>
      </w:r>
      <w:proofErr w:type="spellEnd"/>
      <w:r w:rsidR="000C2F6D">
        <w:rPr>
          <w:sz w:val="24"/>
          <w:szCs w:val="24"/>
        </w:rPr>
        <w:t xml:space="preserve"> package in R</w:t>
      </w:r>
      <w:r w:rsidR="00871588">
        <w:rPr>
          <w:sz w:val="24"/>
          <w:szCs w:val="24"/>
        </w:rPr>
        <w:t xml:space="preserve"> </w:t>
      </w:r>
      <w:r w:rsidR="00871588">
        <w:rPr>
          <w:sz w:val="24"/>
          <w:szCs w:val="24"/>
        </w:rPr>
        <w:fldChar w:fldCharType="begin"/>
      </w:r>
      <w:r w:rsidR="00871588">
        <w:rPr>
          <w:sz w:val="24"/>
          <w:szCs w:val="24"/>
        </w:rPr>
        <w:instrText xml:space="preserve"> ADDIN ZOTERO_ITEM CSL_CITATION {"citationID":"p4l9uqjJ","properties":{"formattedCitation":"(L\\uc0\\u252{}decke et al., 2022)","plainCitation":"(Lüdecke et al., 2022)","noteIndex":0},"citationItems":[{"id":4884,"uris":["http://zotero.org/users/5958044/items/ZWGC9BEU"],"itemData":{"id":4884,"type":"software","abstract":"Collection of plotting and table output functions for data visualization. Results of various statistical analyses (that are commonly used in social sciences) can be visualized using this package, including simple and cross tabulated frequencies, histograms, box plots, (generalized) linear models, mixed effects models, principal component analysis and correlation matrices, cluster analyses, scatter plots, stacked scales, effects plots of regression models (including interaction terms) and much more. This package supports labelled data.","license":"GPL-3","source":"R-Packages","title":"sjPlot: Data Visualization for Statistics in Social Science","title-short":"sjPlot","URL":"https://CRAN.R-project.org/package=sjPlot","version":"2.8.12","author":[{"family":"Lüdecke","given":"Daniel"},{"family":"Bartel","given":"Alexander"},{"family":"Schwemmer","given":"Carsten"},{"family":"Powell","given":"Chuck"},{"family":"Djalovski","given":"Amir"},{"family":"Titz","given":"Johannes"}],"accessed":{"date-parts":[["2022",12,12]]},"issued":{"date-parts":[["2022",11,19]]}}}],"schema":"https://github.com/citation-style-language/schema/raw/master/csl-citation.json"} </w:instrText>
      </w:r>
      <w:r w:rsidR="00871588">
        <w:rPr>
          <w:sz w:val="24"/>
          <w:szCs w:val="24"/>
        </w:rPr>
        <w:fldChar w:fldCharType="separate"/>
      </w:r>
      <w:r w:rsidR="00871588" w:rsidRPr="00871588">
        <w:rPr>
          <w:sz w:val="24"/>
          <w:szCs w:val="24"/>
        </w:rPr>
        <w:t>(Lüdecke et al., 2022)</w:t>
      </w:r>
      <w:r w:rsidR="00871588">
        <w:rPr>
          <w:sz w:val="24"/>
          <w:szCs w:val="24"/>
        </w:rPr>
        <w:fldChar w:fldCharType="end"/>
      </w:r>
      <w:r w:rsidR="00A80C3F">
        <w:rPr>
          <w:sz w:val="24"/>
          <w:szCs w:val="24"/>
        </w:rPr>
        <w:t xml:space="preserve"> to account for the approximation of individual-level metrics</w:t>
      </w:r>
      <w:r w:rsidR="000C2F6D">
        <w:rPr>
          <w:sz w:val="24"/>
          <w:szCs w:val="24"/>
        </w:rPr>
        <w:t xml:space="preserve">. </w:t>
      </w:r>
    </w:p>
    <w:p w14:paraId="429AD6D1" w14:textId="77777777" w:rsidR="008A2BD4" w:rsidRDefault="008A2BD4" w:rsidP="00AC559A">
      <w:pPr>
        <w:spacing w:line="480" w:lineRule="auto"/>
        <w:rPr>
          <w:szCs w:val="24"/>
        </w:rPr>
      </w:pPr>
    </w:p>
    <w:p w14:paraId="3C537322" w14:textId="60B36937" w:rsidR="000B5589" w:rsidRPr="00F14324" w:rsidRDefault="00893456" w:rsidP="00AC559A">
      <w:pPr>
        <w:pStyle w:val="Heading1"/>
        <w:spacing w:before="0" w:line="480" w:lineRule="auto"/>
        <w:ind w:left="0"/>
        <w:rPr>
          <w:rFonts w:ascii="Times New Roman" w:hAnsi="Times New Roman" w:cs="Times New Roman"/>
        </w:rPr>
      </w:pPr>
      <w:bookmarkStart w:id="0" w:name="_Hlk113480396"/>
      <w:r w:rsidRPr="001F45E9">
        <w:rPr>
          <w:rFonts w:ascii="Times New Roman" w:hAnsi="Times New Roman" w:cs="Times New Roman"/>
          <w:spacing w:val="-2"/>
        </w:rPr>
        <w:t>RESULTS</w:t>
      </w:r>
    </w:p>
    <w:p w14:paraId="769F362C" w14:textId="11CEE414" w:rsidR="00893456" w:rsidRPr="001F45E9" w:rsidRDefault="00893456" w:rsidP="00AC559A">
      <w:pPr>
        <w:pStyle w:val="Heading2"/>
        <w:spacing w:line="480" w:lineRule="auto"/>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000A03B6">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4EE3536" w14:textId="3643EEC5" w:rsidR="00893456" w:rsidRDefault="00893456" w:rsidP="00AC559A">
      <w:pPr>
        <w:pStyle w:val="BodyText"/>
        <w:spacing w:line="480" w:lineRule="auto"/>
        <w:rPr>
          <w:sz w:val="24"/>
          <w:szCs w:val="24"/>
        </w:rPr>
      </w:pPr>
      <w:r w:rsidRPr="001F45E9">
        <w:rPr>
          <w:sz w:val="24"/>
          <w:szCs w:val="24"/>
        </w:rPr>
        <w:t xml:space="preserve">Edgewise reliability </w:t>
      </w:r>
      <w:bookmarkEnd w:id="0"/>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001E275C">
        <w:rPr>
          <w:sz w:val="24"/>
          <w:szCs w:val="24"/>
        </w:rPr>
        <w:t>D</w:t>
      </w:r>
      <w:r w:rsidRPr="001F45E9">
        <w:rPr>
          <w:sz w:val="24"/>
          <w:szCs w:val="24"/>
        </w:rPr>
        <w:t>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00041730">
        <w:rPr>
          <w:sz w:val="24"/>
          <w:szCs w:val="24"/>
        </w:rPr>
        <w:t xml:space="preserve">greater </w:t>
      </w:r>
      <w:r w:rsidRPr="001F45E9">
        <w:rPr>
          <w:sz w:val="24"/>
          <w:szCs w:val="24"/>
        </w:rPr>
        <w:t>reliability</w:t>
      </w:r>
      <w:r w:rsidR="001E275C">
        <w:rPr>
          <w:sz w:val="24"/>
          <w:szCs w:val="24"/>
        </w:rPr>
        <w:t>, although bootstrapped confidence intervals overlapped</w:t>
      </w:r>
      <w:r>
        <w:rPr>
          <w:sz w:val="24"/>
          <w:szCs w:val="24"/>
        </w:rPr>
        <w:t xml:space="preserve"> (</w:t>
      </w:r>
      <w:proofErr w:type="spellStart"/>
      <w:r w:rsidR="00515C53">
        <w:rPr>
          <w:sz w:val="24"/>
          <w:szCs w:val="24"/>
        </w:rPr>
        <w:t>μ</w:t>
      </w:r>
      <w:r w:rsidR="00DD6DBF">
        <w:rPr>
          <w:sz w:val="24"/>
          <w:szCs w:val="24"/>
          <w:vertAlign w:val="subscript"/>
        </w:rPr>
        <w:t>MDD</w:t>
      </w:r>
      <w:proofErr w:type="spellEnd"/>
      <w:r w:rsidR="00515C53">
        <w:rPr>
          <w:sz w:val="24"/>
          <w:szCs w:val="24"/>
        </w:rPr>
        <w:t>=0.34, 95% CI</w:t>
      </w:r>
      <w:r w:rsidR="006800FB">
        <w:rPr>
          <w:sz w:val="24"/>
          <w:szCs w:val="24"/>
        </w:rPr>
        <w:t>=</w:t>
      </w:r>
      <w:r w:rsidR="004A7B32">
        <w:rPr>
          <w:sz w:val="24"/>
          <w:szCs w:val="24"/>
        </w:rPr>
        <w:t>0</w:t>
      </w:r>
      <w:r w:rsidR="005D711D">
        <w:rPr>
          <w:sz w:val="24"/>
          <w:szCs w:val="24"/>
        </w:rPr>
        <w:t>.27</w:t>
      </w:r>
      <w:r w:rsidR="006800FB">
        <w:rPr>
          <w:sz w:val="24"/>
          <w:szCs w:val="24"/>
        </w:rPr>
        <w:t>–</w:t>
      </w:r>
      <w:proofErr w:type="gramStart"/>
      <w:r w:rsidR="005D711D">
        <w:rPr>
          <w:sz w:val="24"/>
          <w:szCs w:val="24"/>
        </w:rPr>
        <w:t>0.42</w:t>
      </w:r>
      <w:r w:rsidR="006800FB">
        <w:rPr>
          <w:sz w:val="24"/>
          <w:szCs w:val="24"/>
        </w:rPr>
        <w:t>;</w:t>
      </w:r>
      <w:proofErr w:type="gramEnd"/>
      <w:r w:rsidR="006800FB">
        <w:rPr>
          <w:sz w:val="24"/>
          <w:szCs w:val="24"/>
        </w:rPr>
        <w:t xml:space="preserve"> </w:t>
      </w:r>
      <w:proofErr w:type="spellStart"/>
      <w:r w:rsidR="00183F0B">
        <w:rPr>
          <w:sz w:val="24"/>
          <w:szCs w:val="24"/>
        </w:rPr>
        <w:t>μ</w:t>
      </w:r>
      <w:r w:rsidR="00DD6DBF">
        <w:rPr>
          <w:sz w:val="24"/>
          <w:szCs w:val="24"/>
          <w:vertAlign w:val="subscript"/>
        </w:rPr>
        <w:t>HV</w:t>
      </w:r>
      <w:proofErr w:type="spellEnd"/>
      <w:r w:rsidR="00183F0B">
        <w:rPr>
          <w:sz w:val="24"/>
          <w:szCs w:val="24"/>
        </w:rPr>
        <w:t>=0.24, 95% CI=</w:t>
      </w:r>
      <w:r w:rsidR="003811CF">
        <w:rPr>
          <w:sz w:val="24"/>
          <w:szCs w:val="24"/>
        </w:rPr>
        <w:t>0.17–0.31</w:t>
      </w:r>
      <w:r>
        <w:rPr>
          <w:sz w:val="24"/>
          <w:szCs w:val="24"/>
        </w:rPr>
        <w:t>)</w:t>
      </w:r>
      <w:r w:rsidR="00F83DB8">
        <w:rPr>
          <w:sz w:val="24"/>
          <w:szCs w:val="24"/>
        </w:rPr>
        <w:t xml:space="preserve"> [Supplemental Figure 1]</w:t>
      </w:r>
      <w:r>
        <w:rPr>
          <w:sz w:val="24"/>
          <w:szCs w:val="24"/>
        </w:rPr>
        <w:t xml:space="preserve">. </w:t>
      </w:r>
      <w:r w:rsidR="008F1B2A">
        <w:rPr>
          <w:sz w:val="24"/>
          <w:szCs w:val="24"/>
        </w:rPr>
        <w:t xml:space="preserve">The maximum observed ICC value across all subjects was 0.79. </w:t>
      </w:r>
      <w:r w:rsidR="0097126D">
        <w:rPr>
          <w:sz w:val="24"/>
          <w:szCs w:val="24"/>
        </w:rPr>
        <w:t xml:space="preserve">1000-fold bootstrapped values were </w:t>
      </w:r>
      <w:r w:rsidR="008A5E5A">
        <w:rPr>
          <w:sz w:val="24"/>
          <w:szCs w:val="24"/>
        </w:rPr>
        <w:t xml:space="preserve">nearly identical to </w:t>
      </w:r>
      <w:r w:rsidR="00896A0E">
        <w:rPr>
          <w:sz w:val="24"/>
          <w:szCs w:val="24"/>
        </w:rPr>
        <w:t xml:space="preserve">full-sample estimates. </w:t>
      </w:r>
      <w:r w:rsidR="00042253">
        <w:rPr>
          <w:sz w:val="24"/>
          <w:szCs w:val="24"/>
        </w:rPr>
        <w:t>We also</w:t>
      </w:r>
      <w:r w:rsidR="00156D7C">
        <w:rPr>
          <w:sz w:val="24"/>
          <w:szCs w:val="24"/>
        </w:rPr>
        <w:t xml:space="preserve"> measured </w:t>
      </w:r>
      <w:r w:rsidR="003470C3">
        <w:rPr>
          <w:sz w:val="24"/>
          <w:szCs w:val="24"/>
        </w:rPr>
        <w:t>the</w:t>
      </w:r>
      <w:r w:rsidR="00156D7C">
        <w:rPr>
          <w:sz w:val="24"/>
          <w:szCs w:val="24"/>
        </w:rPr>
        <w:t xml:space="preserve"> edgewise reliability of 80 depressed participants who</w:t>
      </w:r>
      <w:r w:rsidR="00287ECD">
        <w:rPr>
          <w:sz w:val="24"/>
          <w:szCs w:val="24"/>
        </w:rPr>
        <w:t xml:space="preserve"> completed scans </w:t>
      </w:r>
      <w:r w:rsidR="00697BB3">
        <w:rPr>
          <w:sz w:val="24"/>
          <w:szCs w:val="24"/>
        </w:rPr>
        <w:t>four</w:t>
      </w:r>
      <w:r w:rsidR="00A14071">
        <w:rPr>
          <w:sz w:val="24"/>
          <w:szCs w:val="24"/>
        </w:rPr>
        <w:t xml:space="preserve"> months after baseline. </w:t>
      </w:r>
      <w:r w:rsidR="00ED36A0">
        <w:rPr>
          <w:sz w:val="24"/>
          <w:szCs w:val="24"/>
        </w:rPr>
        <w:t xml:space="preserve">Reliability of depressed adolescents at </w:t>
      </w:r>
      <w:r w:rsidR="00697BB3">
        <w:rPr>
          <w:sz w:val="24"/>
          <w:szCs w:val="24"/>
        </w:rPr>
        <w:t>four</w:t>
      </w:r>
      <w:r w:rsidR="00ED36A0">
        <w:rPr>
          <w:sz w:val="24"/>
          <w:szCs w:val="24"/>
        </w:rPr>
        <w:t xml:space="preserve"> months was nearly equivalent to </w:t>
      </w:r>
      <w:r w:rsidR="00697BB3">
        <w:rPr>
          <w:sz w:val="24"/>
          <w:szCs w:val="24"/>
        </w:rPr>
        <w:t>one</w:t>
      </w:r>
      <w:r w:rsidR="00ED36A0">
        <w:rPr>
          <w:sz w:val="24"/>
          <w:szCs w:val="24"/>
        </w:rPr>
        <w:t xml:space="preserve"> year (</w:t>
      </w:r>
      <w:r w:rsidR="0093034C">
        <w:rPr>
          <w:sz w:val="24"/>
          <w:szCs w:val="24"/>
        </w:rPr>
        <w:t>μ=0.31; 95% CI=</w:t>
      </w:r>
      <w:r w:rsidR="00E941EA">
        <w:rPr>
          <w:sz w:val="24"/>
          <w:szCs w:val="24"/>
        </w:rPr>
        <w:t>0.24–0.36</w:t>
      </w:r>
      <w:r w:rsidR="00B26A4B">
        <w:rPr>
          <w:sz w:val="24"/>
          <w:szCs w:val="24"/>
        </w:rPr>
        <w:t xml:space="preserve">) </w:t>
      </w:r>
      <w:r w:rsidR="00A562D2">
        <w:rPr>
          <w:sz w:val="24"/>
          <w:szCs w:val="24"/>
        </w:rPr>
        <w:t>[S</w:t>
      </w:r>
      <w:r w:rsidR="00A01BC4">
        <w:rPr>
          <w:sz w:val="24"/>
          <w:szCs w:val="24"/>
        </w:rPr>
        <w:t xml:space="preserve">upplemental Figure </w:t>
      </w:r>
      <w:r w:rsidR="00EE3EC1">
        <w:rPr>
          <w:sz w:val="24"/>
          <w:szCs w:val="24"/>
        </w:rPr>
        <w:t>1</w:t>
      </w:r>
      <w:r w:rsidR="00A562D2">
        <w:rPr>
          <w:sz w:val="24"/>
          <w:szCs w:val="24"/>
        </w:rPr>
        <w:t>]</w:t>
      </w:r>
      <w:r w:rsidR="00AB358C">
        <w:rPr>
          <w:sz w:val="24"/>
          <w:szCs w:val="24"/>
        </w:rPr>
        <w:t xml:space="preserve">, suggesting that the low ICC was not a function of a </w:t>
      </w:r>
      <w:r w:rsidR="00E1515A">
        <w:rPr>
          <w:sz w:val="24"/>
          <w:szCs w:val="24"/>
        </w:rPr>
        <w:t>longer period between scans</w:t>
      </w:r>
      <w:r w:rsidR="00533636">
        <w:rPr>
          <w:sz w:val="24"/>
          <w:szCs w:val="24"/>
        </w:rPr>
        <w:t xml:space="preserve">. </w:t>
      </w:r>
      <w:r w:rsidR="006F0D79">
        <w:rPr>
          <w:sz w:val="24"/>
          <w:szCs w:val="24"/>
        </w:rPr>
        <w:t xml:space="preserve">All </w:t>
      </w:r>
      <w:r w:rsidR="001955AD">
        <w:rPr>
          <w:sz w:val="24"/>
          <w:szCs w:val="24"/>
        </w:rPr>
        <w:t>ICC matrices are in Supplemental Figure 2.</w:t>
      </w:r>
    </w:p>
    <w:p w14:paraId="628653F4" w14:textId="77777777" w:rsidR="00A7145E" w:rsidRDefault="00A7145E" w:rsidP="00AC559A">
      <w:pPr>
        <w:pStyle w:val="BodyText"/>
        <w:spacing w:line="480" w:lineRule="auto"/>
        <w:rPr>
          <w:sz w:val="24"/>
          <w:szCs w:val="24"/>
        </w:rPr>
      </w:pPr>
    </w:p>
    <w:p w14:paraId="517C42F1" w14:textId="30A6619D" w:rsidR="00893456" w:rsidRPr="001F45E9" w:rsidRDefault="005A16BD" w:rsidP="00AC559A">
      <w:pPr>
        <w:pStyle w:val="BodyText"/>
        <w:spacing w:line="480" w:lineRule="auto"/>
        <w:rPr>
          <w:sz w:val="24"/>
          <w:szCs w:val="24"/>
        </w:rPr>
      </w:pPr>
      <w:r>
        <w:rPr>
          <w:noProof/>
          <w:szCs w:val="24"/>
        </w:rPr>
        <w:lastRenderedPageBreak/>
        <mc:AlternateContent>
          <mc:Choice Requires="wps">
            <w:drawing>
              <wp:anchor distT="0" distB="0" distL="114300" distR="114300" simplePos="0" relativeHeight="251661322" behindDoc="0" locked="0" layoutInCell="1" allowOverlap="1" wp14:anchorId="6946C065" wp14:editId="71561F6D">
                <wp:simplePos x="0" y="0"/>
                <wp:positionH relativeFrom="column">
                  <wp:posOffset>2909570</wp:posOffset>
                </wp:positionH>
                <wp:positionV relativeFrom="page">
                  <wp:posOffset>856615</wp:posOffset>
                </wp:positionV>
                <wp:extent cx="311150" cy="304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60E8C2C5" w14:textId="77777777" w:rsidR="005A16BD" w:rsidRPr="00C32068" w:rsidRDefault="005A16BD" w:rsidP="005A16BD">
                            <w:pPr>
                              <w:rPr>
                                <w:b/>
                                <w:bCs/>
                              </w:rPr>
                            </w:pPr>
                            <w:r w:rsidRPr="00C32068">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6C065" id="_x0000_t202" coordsize="21600,21600" o:spt="202" path="m,l,21600r21600,l21600,xe">
                <v:stroke joinstyle="miter"/>
                <v:path gradientshapeok="t" o:connecttype="rect"/>
              </v:shapetype>
              <v:shape id="Text Box 18" o:spid="_x0000_s1026" type="#_x0000_t202" style="position:absolute;margin-left:229.1pt;margin-top:67.45pt;width:24.5pt;height:24pt;z-index:25166132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" filled="f" stroked="f" strokeweight=".5pt">
                <v:textbox>
                  <w:txbxContent>
                    <w:p w14:paraId="60E8C2C5" w14:textId="77777777" w:rsidR="005A16BD" w:rsidRPr="00C32068" w:rsidRDefault="005A16BD" w:rsidP="005A16BD">
                      <w:pPr>
                        <w:rPr>
                          <w:b/>
                          <w:bCs/>
                        </w:rPr>
                      </w:pPr>
                      <w:r w:rsidRPr="00C32068">
                        <w:rPr>
                          <w:b/>
                          <w:bCs/>
                        </w:rPr>
                        <w:t>B</w:t>
                      </w:r>
                    </w:p>
                  </w:txbxContent>
                </v:textbox>
                <w10:wrap anchory="page"/>
              </v:shape>
            </w:pict>
          </mc:Fallback>
        </mc:AlternateContent>
      </w:r>
      <w:r>
        <w:rPr>
          <w:noProof/>
          <w:szCs w:val="24"/>
        </w:rPr>
        <mc:AlternateContent>
          <mc:Choice Requires="wps">
            <w:drawing>
              <wp:anchor distT="0" distB="0" distL="114300" distR="114300" simplePos="0" relativeHeight="251660298" behindDoc="0" locked="0" layoutInCell="1" allowOverlap="1" wp14:anchorId="3F797D7C" wp14:editId="17C2F822">
                <wp:simplePos x="0" y="0"/>
                <wp:positionH relativeFrom="column">
                  <wp:posOffset>-60007</wp:posOffset>
                </wp:positionH>
                <wp:positionV relativeFrom="page">
                  <wp:posOffset>860108</wp:posOffset>
                </wp:positionV>
                <wp:extent cx="311727" cy="304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6517E63E" w14:textId="77777777" w:rsidR="005A16BD" w:rsidRPr="00C32068" w:rsidRDefault="005A16BD" w:rsidP="005A16BD">
                            <w:pPr>
                              <w:rPr>
                                <w:b/>
                                <w:bCs/>
                              </w:rPr>
                            </w:pPr>
                            <w:r w:rsidRPr="00C32068">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97D7C" id="Text Box 17" o:spid="_x0000_s1027" type="#_x0000_t202" style="position:absolute;margin-left:-4.7pt;margin-top:67.75pt;width:24.55pt;height:24pt;z-index:25166029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Vy1GgIAADI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" filled="f" stroked="f" strokeweight=".5pt">
                <v:textbox>
                  <w:txbxContent>
                    <w:p w14:paraId="6517E63E" w14:textId="77777777" w:rsidR="005A16BD" w:rsidRPr="00C32068" w:rsidRDefault="005A16BD" w:rsidP="005A16BD">
                      <w:pPr>
                        <w:rPr>
                          <w:b/>
                          <w:bCs/>
                        </w:rPr>
                      </w:pPr>
                      <w:r w:rsidRPr="00C32068">
                        <w:rPr>
                          <w:b/>
                          <w:bCs/>
                        </w:rPr>
                        <w:t>A</w:t>
                      </w:r>
                    </w:p>
                  </w:txbxContent>
                </v:textbox>
                <w10:wrap anchory="page"/>
              </v:shape>
            </w:pict>
          </mc:Fallback>
        </mc:AlternateContent>
      </w:r>
      <w:r>
        <w:rPr>
          <w:noProof/>
          <w:szCs w:val="24"/>
        </w:rPr>
        <mc:AlternateContent>
          <mc:Choice Requires="wps">
            <w:drawing>
              <wp:anchor distT="0" distB="0" distL="114300" distR="114300" simplePos="0" relativeHeight="251662346" behindDoc="0" locked="0" layoutInCell="1" allowOverlap="1" wp14:anchorId="43D1D31B" wp14:editId="15FAA7A1">
                <wp:simplePos x="0" y="0"/>
                <wp:positionH relativeFrom="margin">
                  <wp:posOffset>-61913</wp:posOffset>
                </wp:positionH>
                <wp:positionV relativeFrom="page">
                  <wp:posOffset>2000885</wp:posOffset>
                </wp:positionV>
                <wp:extent cx="311150" cy="3048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72D6D6F2" w14:textId="77777777" w:rsidR="005A16BD" w:rsidRPr="00C32068" w:rsidRDefault="005A16BD" w:rsidP="005A16BD">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1D31B" id="Text Box 19" o:spid="_x0000_s1028" type="#_x0000_t202" style="position:absolute;margin-left:-4.9pt;margin-top:157.55pt;width:24.5pt;height:24pt;z-index:25166234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" filled="f" stroked="f" strokeweight=".5pt">
                <v:textbox>
                  <w:txbxContent>
                    <w:p w14:paraId="72D6D6F2" w14:textId="77777777" w:rsidR="005A16BD" w:rsidRPr="00C32068" w:rsidRDefault="005A16BD" w:rsidP="005A16BD">
                      <w:pPr>
                        <w:rPr>
                          <w:b/>
                          <w:bCs/>
                        </w:rPr>
                      </w:pPr>
                      <w:r>
                        <w:rPr>
                          <w:b/>
                          <w:bCs/>
                        </w:rPr>
                        <w:t>C</w:t>
                      </w:r>
                    </w:p>
                  </w:txbxContent>
                </v:textbox>
                <w10:wrap anchorx="margin" anchory="page"/>
              </v:shape>
            </w:pict>
          </mc:Fallback>
        </mc:AlternateContent>
      </w:r>
      <w:r w:rsidR="00A7145E">
        <w:rPr>
          <w:noProof/>
          <w:sz w:val="24"/>
          <w:szCs w:val="24"/>
        </w:rPr>
        <mc:AlternateContent>
          <mc:Choice Requires="wpg">
            <w:drawing>
              <wp:inline distT="0" distB="0" distL="0" distR="0" wp14:anchorId="03006668" wp14:editId="08F7361C">
                <wp:extent cx="5626677" cy="3658985"/>
                <wp:effectExtent l="19050" t="19050" r="12700" b="0"/>
                <wp:docPr id="6" name="Group 6"/>
                <wp:cNvGraphicFramePr/>
                <a:graphic xmlns:a="http://schemas.openxmlformats.org/drawingml/2006/main">
                  <a:graphicData uri="http://schemas.microsoft.com/office/word/2010/wordprocessingGroup">
                    <wpg:wgp>
                      <wpg:cNvGrpSpPr/>
                      <wpg:grpSpPr>
                        <a:xfrm>
                          <a:off x="0" y="0"/>
                          <a:ext cx="5626677" cy="3658985"/>
                          <a:chOff x="19050" y="0"/>
                          <a:chExt cx="5824220" cy="3730567"/>
                        </a:xfrm>
                      </wpg:grpSpPr>
                      <wps:wsp>
                        <wps:cNvPr id="1" name="Text Box 1"/>
                        <wps:cNvSpPr txBox="1"/>
                        <wps:spPr>
                          <a:xfrm>
                            <a:off x="34924" y="3340677"/>
                            <a:ext cx="5534660" cy="389890"/>
                          </a:xfrm>
                          <a:prstGeom prst="rect">
                            <a:avLst/>
                          </a:prstGeom>
                          <a:solidFill>
                            <a:prstClr val="white"/>
                          </a:solidFill>
                          <a:ln>
                            <a:noFill/>
                          </a:ln>
                        </wps:spPr>
                        <wps:txbx>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29" style="width:443.05pt;height:288.1pt;mso-position-horizontal-relative:char;mso-position-vertical-relative:line" coordorigin="190" coordsize="58242,37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">
                <v:shape id="Text Box 1" o:spid="_x0000_s1030" type="#_x0000_t202" style="position:absolute;left:349;top:33406;width:553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v:textbox>
                </v:shape>
                <v:group id="Group 5" o:spid="_x0000_s1031"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2"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7" o:title="A picture containing chart&#10;&#10;Description automatically generated"/>
                    <v:path arrowok="t"/>
                  </v:shape>
                  <v:shape id="Picture 28" o:spid="_x0000_s1033"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8" o:title="Chart&#10;&#10;Description automatically generated with medium confidence"/>
                    <v:path arrowok="t"/>
                  </v:shape>
                  <v:shape id="Picture 23" o:spid="_x0000_s1034"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9" o:title="Chart&#10;&#10;Description automatically generated with medium confidence"/>
                    <v:path arrowok="t"/>
                  </v:shape>
                </v:group>
                <w10:anchorlock/>
              </v:group>
            </w:pict>
          </mc:Fallback>
        </mc:AlternateContent>
      </w:r>
      <w:r w:rsidR="00893456">
        <w:rPr>
          <w:noProof/>
        </w:rPr>
        <w:drawing>
          <wp:anchor distT="0" distB="0" distL="114300" distR="114300" simplePos="0" relativeHeight="251655168" behindDoc="0" locked="0" layoutInCell="1" allowOverlap="1" wp14:anchorId="28F0A738" wp14:editId="3CD2E108">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AC559A">
      <w:pPr>
        <w:pStyle w:val="Heading2"/>
        <w:spacing w:line="480" w:lineRule="auto"/>
        <w:ind w:left="0"/>
        <w:rPr>
          <w:rFonts w:ascii="Times New Roman" w:hAnsi="Times New Roman" w:cs="Times New Roman"/>
          <w:spacing w:val="-2"/>
          <w:sz w:val="24"/>
          <w:szCs w:val="24"/>
        </w:rPr>
      </w:pPr>
    </w:p>
    <w:p w14:paraId="34668BAF" w14:textId="22D6DDE6" w:rsidR="00893456" w:rsidRPr="001F45E9" w:rsidRDefault="00893456" w:rsidP="00AC559A">
      <w:pPr>
        <w:pStyle w:val="Heading2"/>
        <w:spacing w:line="480" w:lineRule="auto"/>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008A67E8">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D098C7E" w14:textId="34298009" w:rsidR="00893456" w:rsidRDefault="000B5589" w:rsidP="00AC559A">
      <w:pPr>
        <w:pStyle w:val="BodyText"/>
        <w:spacing w:line="480" w:lineRule="auto"/>
        <w:rPr>
          <w:spacing w:val="-2"/>
          <w:sz w:val="24"/>
          <w:szCs w:val="24"/>
        </w:rPr>
      </w:pPr>
      <w:r>
        <w:rPr>
          <w:w w:val="95"/>
          <w:sz w:val="24"/>
          <w:szCs w:val="24"/>
        </w:rPr>
        <w:t xml:space="preserve">Multivariate </w:t>
      </w:r>
      <w:r w:rsidR="00AD299E">
        <w:rPr>
          <w:w w:val="95"/>
          <w:sz w:val="24"/>
          <w:szCs w:val="24"/>
        </w:rPr>
        <w:t>features of functional connectivity in both groups were reliable</w:t>
      </w:r>
      <w:r w:rsidR="00893456">
        <w:rPr>
          <w:w w:val="95"/>
          <w:sz w:val="24"/>
          <w:szCs w:val="24"/>
        </w:rPr>
        <w:t xml:space="preserve"> [Fig. 2]</w:t>
      </w:r>
      <w:r w:rsidR="00893456" w:rsidRPr="001F45E9">
        <w:rPr>
          <w:w w:val="95"/>
          <w:sz w:val="24"/>
          <w:szCs w:val="24"/>
        </w:rPr>
        <w:t>.</w:t>
      </w:r>
      <w:r w:rsidR="00893456" w:rsidRPr="001F45E9">
        <w:rPr>
          <w:spacing w:val="33"/>
          <w:sz w:val="24"/>
          <w:szCs w:val="24"/>
        </w:rPr>
        <w:t xml:space="preserve"> </w:t>
      </w:r>
      <w:r w:rsidR="00893456" w:rsidRPr="001F45E9">
        <w:rPr>
          <w:w w:val="95"/>
          <w:sz w:val="24"/>
          <w:szCs w:val="24"/>
        </w:rPr>
        <w:t xml:space="preserve">Fingerprinting values were </w:t>
      </w:r>
      <w:r w:rsidR="00893456" w:rsidRPr="001F45E9">
        <w:rPr>
          <w:spacing w:val="-2"/>
          <w:sz w:val="24"/>
          <w:szCs w:val="24"/>
        </w:rPr>
        <w:t>greater</w:t>
      </w:r>
      <w:r w:rsidR="00893456" w:rsidRPr="001F45E9">
        <w:rPr>
          <w:spacing w:val="-3"/>
          <w:sz w:val="24"/>
          <w:szCs w:val="24"/>
        </w:rPr>
        <w:t xml:space="preserve"> </w:t>
      </w:r>
      <w:r w:rsidR="00893456" w:rsidRPr="001F45E9">
        <w:rPr>
          <w:spacing w:val="-2"/>
          <w:sz w:val="24"/>
          <w:szCs w:val="24"/>
        </w:rPr>
        <w:t>than</w:t>
      </w:r>
      <w:r w:rsidR="00893456" w:rsidRPr="001F45E9">
        <w:rPr>
          <w:spacing w:val="-3"/>
          <w:sz w:val="24"/>
          <w:szCs w:val="24"/>
        </w:rPr>
        <w:t xml:space="preserve"> </w:t>
      </w:r>
      <w:r w:rsidR="00893456" w:rsidRPr="001F45E9">
        <w:rPr>
          <w:spacing w:val="-2"/>
          <w:sz w:val="24"/>
          <w:szCs w:val="24"/>
        </w:rPr>
        <w:t>chance</w:t>
      </w:r>
      <w:r w:rsidR="00893456" w:rsidRPr="001F45E9">
        <w:rPr>
          <w:spacing w:val="-3"/>
          <w:sz w:val="24"/>
          <w:szCs w:val="24"/>
        </w:rPr>
        <w:t xml:space="preserve"> </w:t>
      </w:r>
      <w:r w:rsidR="00893456">
        <w:rPr>
          <w:spacing w:val="-3"/>
          <w:sz w:val="24"/>
          <w:szCs w:val="24"/>
        </w:rPr>
        <w:t xml:space="preserve">as estimated by a </w:t>
      </w:r>
      <w:r w:rsidR="00893456" w:rsidRPr="001F45E9">
        <w:rPr>
          <w:spacing w:val="-2"/>
          <w:sz w:val="24"/>
          <w:szCs w:val="24"/>
        </w:rPr>
        <w:t>Poisson</w:t>
      </w:r>
      <w:r w:rsidR="00893456" w:rsidRPr="001F45E9">
        <w:rPr>
          <w:spacing w:val="-3"/>
          <w:sz w:val="24"/>
          <w:szCs w:val="24"/>
        </w:rPr>
        <w:t xml:space="preserve"> </w:t>
      </w:r>
      <w:r w:rsidR="00893456" w:rsidRPr="001F45E9">
        <w:rPr>
          <w:spacing w:val="-2"/>
          <w:sz w:val="24"/>
          <w:szCs w:val="24"/>
        </w:rPr>
        <w:t>(1)</w:t>
      </w:r>
      <w:r w:rsidR="00893456">
        <w:rPr>
          <w:spacing w:val="-2"/>
          <w:sz w:val="24"/>
          <w:szCs w:val="24"/>
        </w:rPr>
        <w:t xml:space="preserve"> distribution </w:t>
      </w:r>
      <w:r w:rsidR="00F659B5">
        <w:rPr>
          <w:sz w:val="24"/>
          <w:szCs w:val="24"/>
        </w:rPr>
        <w:t>(FI</w:t>
      </w:r>
      <w:r w:rsidR="00F659B5">
        <w:rPr>
          <w:sz w:val="24"/>
          <w:szCs w:val="24"/>
          <w:vertAlign w:val="subscript"/>
        </w:rPr>
        <w:t>MDD</w:t>
      </w:r>
      <w:r w:rsidR="00F659B5">
        <w:rPr>
          <w:sz w:val="24"/>
          <w:szCs w:val="24"/>
        </w:rPr>
        <w:t xml:space="preserve"> = 0.45</w:t>
      </w:r>
      <w:r w:rsidR="002171F8">
        <w:rPr>
          <w:sz w:val="24"/>
          <w:szCs w:val="24"/>
        </w:rPr>
        <w:t>, 95% CI=0.41–0.51</w:t>
      </w:r>
      <w:r w:rsidR="00F659B5">
        <w:rPr>
          <w:sz w:val="24"/>
          <w:szCs w:val="24"/>
        </w:rPr>
        <w:t>;</w:t>
      </w:r>
      <w:r w:rsidR="00272BB7" w:rsidRPr="00272BB7">
        <w:rPr>
          <w:sz w:val="24"/>
          <w:szCs w:val="24"/>
        </w:rPr>
        <w:t xml:space="preserve"> </w:t>
      </w:r>
      <w:r w:rsidR="00272BB7">
        <w:rPr>
          <w:sz w:val="24"/>
          <w:szCs w:val="24"/>
        </w:rPr>
        <w:t>FI</w:t>
      </w:r>
      <w:r w:rsidR="00272BB7">
        <w:rPr>
          <w:sz w:val="24"/>
          <w:szCs w:val="24"/>
          <w:vertAlign w:val="subscript"/>
        </w:rPr>
        <w:t>HV</w:t>
      </w:r>
      <w:r w:rsidR="00272BB7">
        <w:rPr>
          <w:sz w:val="24"/>
          <w:szCs w:val="24"/>
        </w:rPr>
        <w:t xml:space="preserve"> = 0.53</w:t>
      </w:r>
      <w:r w:rsidR="002B7C25">
        <w:rPr>
          <w:sz w:val="24"/>
          <w:szCs w:val="24"/>
        </w:rPr>
        <w:t>,</w:t>
      </w:r>
      <w:r w:rsidR="002171F8">
        <w:rPr>
          <w:sz w:val="24"/>
          <w:szCs w:val="24"/>
        </w:rPr>
        <w:t xml:space="preserve"> 95% CI=0.48–0.62</w:t>
      </w:r>
      <w:r w:rsidR="00272BB7">
        <w:rPr>
          <w:sz w:val="24"/>
          <w:szCs w:val="24"/>
        </w:rPr>
        <w:t>;</w:t>
      </w:r>
      <w:r w:rsidR="00F659B5">
        <w:rPr>
          <w:sz w:val="24"/>
          <w:szCs w:val="24"/>
        </w:rPr>
        <w:t xml:space="preserve"> </w:t>
      </w:r>
      <w:r w:rsidR="00893456">
        <w:rPr>
          <w:i/>
          <w:iCs/>
          <w:spacing w:val="-2"/>
          <w:sz w:val="24"/>
          <w:szCs w:val="24"/>
        </w:rPr>
        <w:t>p</w:t>
      </w:r>
      <w:r w:rsidR="00893456">
        <w:rPr>
          <w:spacing w:val="-2"/>
          <w:sz w:val="24"/>
          <w:szCs w:val="24"/>
        </w:rPr>
        <w:t xml:space="preserve"> &lt; .001)</w:t>
      </w:r>
      <w:r w:rsidR="00893456">
        <w:rPr>
          <w:spacing w:val="-3"/>
          <w:sz w:val="24"/>
          <w:szCs w:val="24"/>
        </w:rPr>
        <w:t xml:space="preserve"> </w:t>
      </w:r>
      <w:r w:rsidR="00893456">
        <w:rPr>
          <w:spacing w:val="-3"/>
          <w:sz w:val="24"/>
          <w:szCs w:val="24"/>
        </w:rPr>
        <w:fldChar w:fldCharType="begin"/>
      </w:r>
      <w:r w:rsidR="00893456">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Pr>
          <w:spacing w:val="-3"/>
          <w:sz w:val="24"/>
          <w:szCs w:val="24"/>
        </w:rPr>
        <w:fldChar w:fldCharType="separate"/>
      </w:r>
      <w:r w:rsidR="00893456" w:rsidRPr="00CC0027">
        <w:rPr>
          <w:sz w:val="24"/>
        </w:rPr>
        <w:t>(Wang et al., 2021)</w:t>
      </w:r>
      <w:r w:rsidR="00893456">
        <w:rPr>
          <w:spacing w:val="-3"/>
          <w:sz w:val="24"/>
          <w:szCs w:val="24"/>
        </w:rPr>
        <w:fldChar w:fldCharType="end"/>
      </w:r>
      <w:r w:rsidR="00893456" w:rsidRPr="001F45E9">
        <w:rPr>
          <w:spacing w:val="-2"/>
          <w:sz w:val="24"/>
          <w:szCs w:val="24"/>
        </w:rPr>
        <w:t>.</w:t>
      </w:r>
      <w:r w:rsidR="00893456" w:rsidRPr="001F45E9">
        <w:rPr>
          <w:spacing w:val="-3"/>
          <w:sz w:val="24"/>
          <w:szCs w:val="24"/>
        </w:rPr>
        <w:t xml:space="preserve"> </w:t>
      </w:r>
      <w:r w:rsidR="00F83DB8" w:rsidRPr="001F45E9">
        <w:rPr>
          <w:spacing w:val="-2"/>
          <w:sz w:val="24"/>
          <w:szCs w:val="24"/>
        </w:rPr>
        <w:t>Fingerprinting</w:t>
      </w:r>
      <w:r w:rsidR="00F83DB8" w:rsidRPr="001F45E9">
        <w:rPr>
          <w:spacing w:val="-3"/>
          <w:sz w:val="24"/>
          <w:szCs w:val="24"/>
        </w:rPr>
        <w:t xml:space="preserve"> </w:t>
      </w:r>
      <w:r w:rsidR="00F83DB8" w:rsidRPr="001F45E9">
        <w:rPr>
          <w:spacing w:val="-2"/>
          <w:sz w:val="24"/>
          <w:szCs w:val="24"/>
        </w:rPr>
        <w:t>accuracy</w:t>
      </w:r>
      <w:r w:rsidR="00F83DB8" w:rsidRPr="001F45E9">
        <w:rPr>
          <w:spacing w:val="-3"/>
          <w:sz w:val="24"/>
          <w:szCs w:val="24"/>
        </w:rPr>
        <w:t xml:space="preserve"> </w:t>
      </w:r>
      <w:r w:rsidR="00F83DB8">
        <w:rPr>
          <w:spacing w:val="-2"/>
          <w:sz w:val="24"/>
          <w:szCs w:val="24"/>
        </w:rPr>
        <w:t>was</w:t>
      </w:r>
      <w:r w:rsidR="00F83DB8" w:rsidRPr="001F45E9">
        <w:rPr>
          <w:spacing w:val="-3"/>
          <w:sz w:val="24"/>
          <w:szCs w:val="24"/>
        </w:rPr>
        <w:t xml:space="preserve"> </w:t>
      </w:r>
      <w:r w:rsidR="00F83DB8" w:rsidRPr="001F45E9">
        <w:rPr>
          <w:spacing w:val="-2"/>
          <w:sz w:val="24"/>
          <w:szCs w:val="24"/>
        </w:rPr>
        <w:t>not</w:t>
      </w:r>
      <w:r w:rsidR="00F83DB8" w:rsidRPr="001F45E9">
        <w:rPr>
          <w:spacing w:val="-3"/>
          <w:sz w:val="24"/>
          <w:szCs w:val="24"/>
        </w:rPr>
        <w:t xml:space="preserve"> </w:t>
      </w:r>
      <w:r w:rsidR="00F83DB8">
        <w:rPr>
          <w:spacing w:val="-3"/>
          <w:sz w:val="24"/>
          <w:szCs w:val="24"/>
        </w:rPr>
        <w:t xml:space="preserve">found to </w:t>
      </w:r>
      <w:r w:rsidR="00F83DB8" w:rsidRPr="001F45E9">
        <w:rPr>
          <w:spacing w:val="-2"/>
          <w:sz w:val="24"/>
          <w:szCs w:val="24"/>
        </w:rPr>
        <w:t>differ</w:t>
      </w:r>
      <w:r w:rsidR="00F83DB8" w:rsidRPr="001F45E9">
        <w:rPr>
          <w:spacing w:val="-3"/>
          <w:sz w:val="24"/>
          <w:szCs w:val="24"/>
        </w:rPr>
        <w:t xml:space="preserve"> </w:t>
      </w:r>
      <w:r w:rsidR="00F83DB8" w:rsidRPr="001F45E9">
        <w:rPr>
          <w:spacing w:val="-2"/>
          <w:sz w:val="24"/>
          <w:szCs w:val="24"/>
        </w:rPr>
        <w:t>between</w:t>
      </w:r>
      <w:r w:rsidR="00F83DB8" w:rsidRPr="001F45E9">
        <w:rPr>
          <w:spacing w:val="-3"/>
          <w:sz w:val="24"/>
          <w:szCs w:val="24"/>
        </w:rPr>
        <w:t xml:space="preserve"> </w:t>
      </w:r>
      <w:r w:rsidR="00F83DB8" w:rsidRPr="001F45E9">
        <w:rPr>
          <w:spacing w:val="-2"/>
          <w:sz w:val="24"/>
          <w:szCs w:val="24"/>
        </w:rPr>
        <w:t>groups</w:t>
      </w:r>
      <w:r w:rsidR="00F83DB8">
        <w:rPr>
          <w:spacing w:val="-2"/>
          <w:sz w:val="24"/>
          <w:szCs w:val="24"/>
        </w:rPr>
        <w:t xml:space="preserve"> (</w:t>
      </w:r>
      <w:r w:rsidR="00F83DB8">
        <w:rPr>
          <w:i/>
          <w:iCs/>
          <w:spacing w:val="-2"/>
          <w:sz w:val="24"/>
          <w:szCs w:val="24"/>
        </w:rPr>
        <w:t>X</w:t>
      </w:r>
      <w:r w:rsidR="00F83DB8">
        <w:rPr>
          <w:i/>
          <w:iCs/>
          <w:spacing w:val="-2"/>
          <w:sz w:val="24"/>
          <w:szCs w:val="24"/>
          <w:vertAlign w:val="superscript"/>
        </w:rPr>
        <w:t>2</w:t>
      </w:r>
      <w:r w:rsidR="00F83DB8">
        <w:rPr>
          <w:spacing w:val="-2"/>
          <w:sz w:val="24"/>
          <w:szCs w:val="24"/>
        </w:rPr>
        <w:t xml:space="preserve"> (1, </w:t>
      </w:r>
      <w:r w:rsidR="00F83DB8" w:rsidRPr="00B71AF1">
        <w:rPr>
          <w:i/>
          <w:iCs/>
          <w:spacing w:val="-2"/>
          <w:sz w:val="24"/>
          <w:szCs w:val="24"/>
        </w:rPr>
        <w:t>N</w:t>
      </w:r>
      <w:r w:rsidR="00F83DB8">
        <w:rPr>
          <w:spacing w:val="-2"/>
          <w:sz w:val="24"/>
          <w:szCs w:val="24"/>
        </w:rPr>
        <w:t xml:space="preserve"> = 88) = 0.49, </w:t>
      </w:r>
      <w:r w:rsidR="00F83DB8">
        <w:rPr>
          <w:i/>
          <w:iCs/>
          <w:spacing w:val="-2"/>
          <w:sz w:val="24"/>
          <w:szCs w:val="24"/>
        </w:rPr>
        <w:t>p</w:t>
      </w:r>
      <w:r w:rsidR="00F83DB8">
        <w:rPr>
          <w:spacing w:val="-2"/>
          <w:sz w:val="24"/>
          <w:szCs w:val="24"/>
        </w:rPr>
        <w:t xml:space="preserve"> = .49), although the difference in sample sizes limits direct comparison</w:t>
      </w:r>
      <w:r w:rsidR="00F83DB8" w:rsidRPr="001F45E9">
        <w:rPr>
          <w:spacing w:val="-2"/>
          <w:sz w:val="24"/>
          <w:szCs w:val="24"/>
        </w:rPr>
        <w:t>.</w:t>
      </w:r>
      <w:r w:rsidR="005A16BD">
        <w:rPr>
          <w:spacing w:val="-2"/>
          <w:sz w:val="24"/>
          <w:szCs w:val="24"/>
        </w:rPr>
        <w:t xml:space="preserve"> </w:t>
      </w:r>
      <w:r w:rsidR="00893456">
        <w:rPr>
          <w:spacing w:val="-2"/>
          <w:sz w:val="24"/>
          <w:szCs w:val="24"/>
        </w:rPr>
        <w:t>Connections to a region in the prefrontal cortex had the highest group consistency</w:t>
      </w:r>
      <w:r w:rsidR="00ED7632">
        <w:rPr>
          <w:spacing w:val="-2"/>
          <w:sz w:val="24"/>
          <w:szCs w:val="24"/>
        </w:rPr>
        <w:t xml:space="preserve"> in both healthy and depressed participants</w:t>
      </w:r>
      <w:r w:rsidR="00893456">
        <w:rPr>
          <w:spacing w:val="-2"/>
          <w:sz w:val="24"/>
          <w:szCs w:val="24"/>
        </w:rPr>
        <w:t xml:space="preserve">, indicating that they reduced identifiability in all subjects [Fig. </w:t>
      </w:r>
      <w:r w:rsidR="002E278E">
        <w:rPr>
          <w:spacing w:val="-2"/>
          <w:sz w:val="24"/>
          <w:szCs w:val="24"/>
        </w:rPr>
        <w:t>2C</w:t>
      </w:r>
      <w:r w:rsidR="00C65D26">
        <w:rPr>
          <w:spacing w:val="-2"/>
          <w:sz w:val="24"/>
          <w:szCs w:val="24"/>
        </w:rPr>
        <w:t>, in blue</w:t>
      </w:r>
      <w:r w:rsidR="00893456">
        <w:rPr>
          <w:spacing w:val="-2"/>
          <w:sz w:val="24"/>
          <w:szCs w:val="24"/>
        </w:rPr>
        <w:t>].</w:t>
      </w:r>
      <w:r w:rsidR="00A06AA8">
        <w:rPr>
          <w:spacing w:val="-2"/>
          <w:sz w:val="24"/>
          <w:szCs w:val="24"/>
        </w:rPr>
        <w:t xml:space="preserve"> </w:t>
      </w:r>
      <w:r w:rsidR="00860C69">
        <w:rPr>
          <w:spacing w:val="-2"/>
          <w:sz w:val="24"/>
          <w:szCs w:val="24"/>
        </w:rPr>
        <w:t>Notably, these</w:t>
      </w:r>
      <w:r w:rsidR="008263DE">
        <w:rPr>
          <w:spacing w:val="-2"/>
          <w:sz w:val="24"/>
          <w:szCs w:val="24"/>
        </w:rPr>
        <w:t xml:space="preserve"> edges had roughly average univariate reliability</w:t>
      </w:r>
      <w:r w:rsidR="00CE362A">
        <w:rPr>
          <w:spacing w:val="-2"/>
          <w:sz w:val="24"/>
          <w:szCs w:val="24"/>
        </w:rPr>
        <w:t xml:space="preserve"> (μ</w:t>
      </w:r>
      <w:r w:rsidR="00DC71EE">
        <w:rPr>
          <w:spacing w:val="-2"/>
          <w:sz w:val="24"/>
          <w:szCs w:val="24"/>
        </w:rPr>
        <w:t xml:space="preserve"> = 0.</w:t>
      </w:r>
      <w:r w:rsidR="003531A5">
        <w:rPr>
          <w:spacing w:val="-2"/>
          <w:sz w:val="24"/>
          <w:szCs w:val="24"/>
        </w:rPr>
        <w:t>27</w:t>
      </w:r>
      <w:r w:rsidR="00DC71EE">
        <w:rPr>
          <w:spacing w:val="-2"/>
          <w:sz w:val="24"/>
          <w:szCs w:val="24"/>
        </w:rPr>
        <w:t>)</w:t>
      </w:r>
      <w:r w:rsidR="003531A5">
        <w:rPr>
          <w:spacing w:val="-2"/>
          <w:sz w:val="24"/>
          <w:szCs w:val="24"/>
        </w:rPr>
        <w:t xml:space="preserve">, and </w:t>
      </w:r>
      <w:r w:rsidR="004C440D">
        <w:rPr>
          <w:spacing w:val="-2"/>
          <w:sz w:val="24"/>
          <w:szCs w:val="24"/>
        </w:rPr>
        <w:t>group consistency was not correlated with ICC</w:t>
      </w:r>
      <w:r w:rsidR="001178F5">
        <w:rPr>
          <w:spacing w:val="-2"/>
          <w:sz w:val="24"/>
          <w:szCs w:val="24"/>
        </w:rPr>
        <w:t xml:space="preserve"> (Pearson’s </w:t>
      </w:r>
      <w:r w:rsidR="001178F5">
        <w:rPr>
          <w:i/>
          <w:iCs/>
          <w:spacing w:val="-2"/>
          <w:sz w:val="24"/>
          <w:szCs w:val="24"/>
        </w:rPr>
        <w:t>r</w:t>
      </w:r>
      <w:r w:rsidR="001178F5">
        <w:rPr>
          <w:spacing w:val="-2"/>
          <w:sz w:val="24"/>
          <w:szCs w:val="24"/>
        </w:rPr>
        <w:t xml:space="preserve"> = 0.1</w:t>
      </w:r>
      <w:r w:rsidR="00C62E28">
        <w:rPr>
          <w:spacing w:val="-2"/>
          <w:sz w:val="24"/>
          <w:szCs w:val="24"/>
        </w:rPr>
        <w:t>1</w:t>
      </w:r>
      <w:r w:rsidR="005248BA">
        <w:rPr>
          <w:spacing w:val="-2"/>
          <w:sz w:val="24"/>
          <w:szCs w:val="24"/>
        </w:rPr>
        <w:t xml:space="preserve">, </w:t>
      </w:r>
      <w:r w:rsidR="005248BA">
        <w:rPr>
          <w:i/>
          <w:iCs/>
          <w:spacing w:val="-2"/>
          <w:sz w:val="24"/>
          <w:szCs w:val="24"/>
        </w:rPr>
        <w:t>p</w:t>
      </w:r>
      <w:r w:rsidR="005248BA">
        <w:rPr>
          <w:spacing w:val="-2"/>
          <w:sz w:val="24"/>
          <w:szCs w:val="24"/>
        </w:rPr>
        <w:t xml:space="preserve"> &lt; .001</w:t>
      </w:r>
      <w:r w:rsidR="001178F5">
        <w:rPr>
          <w:spacing w:val="-2"/>
          <w:sz w:val="24"/>
          <w:szCs w:val="24"/>
        </w:rPr>
        <w:t>)</w:t>
      </w:r>
      <w:r w:rsidR="00462F8C">
        <w:rPr>
          <w:spacing w:val="-2"/>
          <w:sz w:val="24"/>
          <w:szCs w:val="24"/>
        </w:rPr>
        <w:t xml:space="preserve">. </w:t>
      </w:r>
      <w:r w:rsidR="00D35ECB">
        <w:rPr>
          <w:spacing w:val="-2"/>
          <w:sz w:val="24"/>
          <w:szCs w:val="24"/>
        </w:rPr>
        <w:t>T</w:t>
      </w:r>
      <w:r w:rsidR="008E3FFB">
        <w:rPr>
          <w:spacing w:val="-2"/>
          <w:sz w:val="24"/>
          <w:szCs w:val="24"/>
        </w:rPr>
        <w:t>he differential power analysis</w:t>
      </w:r>
      <w:r w:rsidR="0081615D">
        <w:rPr>
          <w:spacing w:val="-2"/>
          <w:sz w:val="24"/>
          <w:szCs w:val="24"/>
        </w:rPr>
        <w:t xml:space="preserve"> </w:t>
      </w:r>
      <w:r w:rsidR="008E3FFB">
        <w:rPr>
          <w:spacing w:val="-2"/>
          <w:sz w:val="24"/>
          <w:szCs w:val="24"/>
        </w:rPr>
        <w:t xml:space="preserve">indicated </w:t>
      </w:r>
      <w:r w:rsidR="00526080">
        <w:rPr>
          <w:spacing w:val="-2"/>
          <w:sz w:val="24"/>
          <w:szCs w:val="24"/>
        </w:rPr>
        <w:t xml:space="preserve">that a </w:t>
      </w:r>
      <w:r w:rsidR="0081615D">
        <w:rPr>
          <w:spacing w:val="-2"/>
          <w:sz w:val="24"/>
          <w:szCs w:val="24"/>
        </w:rPr>
        <w:t xml:space="preserve">diverse array of connections </w:t>
      </w:r>
      <w:r w:rsidR="008B6A8B">
        <w:rPr>
          <w:spacing w:val="-2"/>
          <w:sz w:val="24"/>
          <w:szCs w:val="24"/>
        </w:rPr>
        <w:t>across the brain</w:t>
      </w:r>
      <w:r w:rsidR="00526080">
        <w:rPr>
          <w:spacing w:val="-2"/>
          <w:sz w:val="24"/>
          <w:szCs w:val="24"/>
        </w:rPr>
        <w:t xml:space="preserve"> drove identifiability</w:t>
      </w:r>
      <w:r w:rsidR="00D35ECB">
        <w:rPr>
          <w:spacing w:val="-2"/>
          <w:sz w:val="24"/>
          <w:szCs w:val="24"/>
        </w:rPr>
        <w:t xml:space="preserve"> [Fig. 2C</w:t>
      </w:r>
      <w:r w:rsidR="00C65D26">
        <w:rPr>
          <w:spacing w:val="-2"/>
          <w:sz w:val="24"/>
          <w:szCs w:val="24"/>
        </w:rPr>
        <w:t>, in red</w:t>
      </w:r>
      <w:r w:rsidR="00D35ECB">
        <w:rPr>
          <w:spacing w:val="-2"/>
          <w:sz w:val="24"/>
          <w:szCs w:val="24"/>
        </w:rPr>
        <w:t>]</w:t>
      </w:r>
      <w:r w:rsidR="004C0F8E">
        <w:rPr>
          <w:spacing w:val="-2"/>
          <w:sz w:val="24"/>
          <w:szCs w:val="24"/>
        </w:rPr>
        <w:t>.</w:t>
      </w:r>
      <w:r w:rsidR="002D6EED">
        <w:rPr>
          <w:spacing w:val="-2"/>
          <w:sz w:val="24"/>
          <w:szCs w:val="24"/>
        </w:rPr>
        <w:t xml:space="preserve"> </w:t>
      </w:r>
      <w:r w:rsidR="00187136">
        <w:rPr>
          <w:spacing w:val="-2"/>
          <w:sz w:val="24"/>
          <w:szCs w:val="24"/>
        </w:rPr>
        <w:t>We</w:t>
      </w:r>
      <w:r w:rsidR="00AE7349">
        <w:rPr>
          <w:spacing w:val="-2"/>
          <w:sz w:val="24"/>
          <w:szCs w:val="24"/>
        </w:rPr>
        <w:t xml:space="preserve"> did not calculate fingerprinting </w:t>
      </w:r>
      <w:r w:rsidR="00187136">
        <w:rPr>
          <w:spacing w:val="-2"/>
          <w:sz w:val="24"/>
          <w:szCs w:val="24"/>
        </w:rPr>
        <w:t xml:space="preserve">for the </w:t>
      </w:r>
      <w:r w:rsidR="00187136">
        <w:rPr>
          <w:spacing w:val="-2"/>
          <w:sz w:val="24"/>
          <w:szCs w:val="24"/>
        </w:rPr>
        <w:lastRenderedPageBreak/>
        <w:t xml:space="preserve">depressed adolescents who scanned at </w:t>
      </w:r>
      <w:r w:rsidR="006E2C10">
        <w:rPr>
          <w:spacing w:val="-2"/>
          <w:sz w:val="24"/>
          <w:szCs w:val="24"/>
        </w:rPr>
        <w:t>four months</w:t>
      </w:r>
      <w:r w:rsidR="00187136">
        <w:rPr>
          <w:spacing w:val="-2"/>
          <w:sz w:val="24"/>
          <w:szCs w:val="24"/>
        </w:rPr>
        <w:t xml:space="preserve"> due to </w:t>
      </w:r>
      <w:r w:rsidR="00E26AE8">
        <w:rPr>
          <w:spacing w:val="-2"/>
          <w:sz w:val="24"/>
          <w:szCs w:val="24"/>
        </w:rPr>
        <w:t>the differences in sample size</w:t>
      </w:r>
      <w:r w:rsidR="008D4222">
        <w:rPr>
          <w:spacing w:val="-2"/>
          <w:sz w:val="24"/>
          <w:szCs w:val="24"/>
        </w:rPr>
        <w:t xml:space="preserve">s. </w:t>
      </w:r>
      <w:r w:rsidR="00187136">
        <w:rPr>
          <w:spacing w:val="-2"/>
          <w:sz w:val="24"/>
          <w:szCs w:val="24"/>
        </w:rPr>
        <w:t xml:space="preserve"> </w:t>
      </w:r>
    </w:p>
    <w:p w14:paraId="731921AE" w14:textId="77777777" w:rsidR="00E1515A" w:rsidRPr="00606C97" w:rsidRDefault="00E1515A" w:rsidP="00AC559A">
      <w:pPr>
        <w:pStyle w:val="BodyText"/>
        <w:spacing w:line="480" w:lineRule="auto"/>
        <w:rPr>
          <w:sz w:val="24"/>
          <w:szCs w:val="24"/>
        </w:rPr>
      </w:pPr>
    </w:p>
    <w:p w14:paraId="3ACC16BD" w14:textId="646A82B0" w:rsidR="00893456" w:rsidRPr="004B1981" w:rsidRDefault="00893456" w:rsidP="00AC559A">
      <w:pPr>
        <w:pStyle w:val="BodyText"/>
        <w:spacing w:line="480" w:lineRule="auto"/>
        <w:rPr>
          <w:sz w:val="24"/>
          <w:szCs w:val="24"/>
        </w:rPr>
      </w:pPr>
      <w:r w:rsidRPr="001F45E9">
        <w:rPr>
          <w:sz w:val="24"/>
          <w:szCs w:val="24"/>
        </w:rPr>
        <w:t>Both groups were</w:t>
      </w:r>
      <w:r w:rsidR="007907AB">
        <w:rPr>
          <w:sz w:val="24"/>
          <w:szCs w:val="24"/>
        </w:rPr>
        <w:t xml:space="preserve"> more</w:t>
      </w:r>
      <w:r w:rsidRPr="001F45E9">
        <w:rPr>
          <w:sz w:val="24"/>
          <w:szCs w:val="24"/>
        </w:rPr>
        <w:t xml:space="preserve"> discriminable</w:t>
      </w:r>
      <w:r w:rsidR="007907AB">
        <w:rPr>
          <w:sz w:val="24"/>
          <w:szCs w:val="24"/>
        </w:rPr>
        <w:t xml:space="preserve"> than chance</w:t>
      </w:r>
      <w:r w:rsidRPr="001F45E9">
        <w:rPr>
          <w:sz w:val="24"/>
          <w:szCs w:val="24"/>
        </w:rPr>
        <w:t xml:space="preserve"> (</w:t>
      </w:r>
      <w:proofErr w:type="spellStart"/>
      <w:r w:rsidRPr="0087778D">
        <w:rPr>
          <w:i/>
          <w:iCs/>
          <w:sz w:val="24"/>
          <w:szCs w:val="24"/>
        </w:rPr>
        <w:t>Discr</w:t>
      </w:r>
      <w:r w:rsidRPr="0087778D">
        <w:rPr>
          <w:sz w:val="24"/>
          <w:szCs w:val="24"/>
          <w:vertAlign w:val="subscript"/>
        </w:rPr>
        <w:t>MDD</w:t>
      </w:r>
      <w:proofErr w:type="spellEnd"/>
      <w:r>
        <w:rPr>
          <w:sz w:val="24"/>
          <w:szCs w:val="24"/>
        </w:rPr>
        <w:t xml:space="preserve"> = 0.76</w:t>
      </w:r>
      <w:r w:rsidR="002B7C25">
        <w:rPr>
          <w:sz w:val="24"/>
          <w:szCs w:val="24"/>
        </w:rPr>
        <w:t>,</w:t>
      </w:r>
      <w:r w:rsidR="002171F8">
        <w:rPr>
          <w:sz w:val="24"/>
          <w:szCs w:val="24"/>
        </w:rPr>
        <w:t xml:space="preserve"> 95% CI=0.74–0.78</w:t>
      </w:r>
      <w:r>
        <w:rPr>
          <w:sz w:val="24"/>
          <w:szCs w:val="24"/>
        </w:rPr>
        <w:t>;</w:t>
      </w:r>
      <w:r w:rsidR="0061243E" w:rsidRPr="0061243E">
        <w:rPr>
          <w:i/>
          <w:iCs/>
          <w:sz w:val="24"/>
          <w:szCs w:val="24"/>
        </w:rPr>
        <w:t xml:space="preserve"> </w:t>
      </w:r>
      <w:proofErr w:type="spellStart"/>
      <w:r w:rsidR="0061243E" w:rsidRPr="0087778D">
        <w:rPr>
          <w:i/>
          <w:iCs/>
          <w:sz w:val="24"/>
          <w:szCs w:val="24"/>
        </w:rPr>
        <w:t>Discr</w:t>
      </w:r>
      <w:r w:rsidR="0061243E" w:rsidRPr="0087778D">
        <w:rPr>
          <w:sz w:val="24"/>
          <w:szCs w:val="24"/>
          <w:vertAlign w:val="subscript"/>
        </w:rPr>
        <w:t>HV</w:t>
      </w:r>
      <w:proofErr w:type="spellEnd"/>
      <w:r w:rsidR="0061243E">
        <w:rPr>
          <w:sz w:val="24"/>
          <w:szCs w:val="24"/>
        </w:rPr>
        <w:t xml:space="preserve"> = 0.75</w:t>
      </w:r>
      <w:r w:rsidR="002B7C25">
        <w:rPr>
          <w:sz w:val="24"/>
          <w:szCs w:val="24"/>
        </w:rPr>
        <w:t>, 95% CI=0.74–0.78</w:t>
      </w:r>
      <w:r w:rsidR="0061243E">
        <w:rPr>
          <w:sz w:val="24"/>
          <w:szCs w:val="24"/>
        </w:rPr>
        <w:t>;</w:t>
      </w:r>
      <w:r>
        <w:rPr>
          <w:sz w:val="24"/>
          <w:szCs w:val="24"/>
        </w:rPr>
        <w:t xml:space="preserve"> </w:t>
      </w:r>
      <w:r w:rsidR="006301C0">
        <w:rPr>
          <w:sz w:val="24"/>
          <w:szCs w:val="24"/>
        </w:rPr>
        <w:t xml:space="preserve">500-fold </w:t>
      </w:r>
      <w:r>
        <w:rPr>
          <w:sz w:val="24"/>
          <w:szCs w:val="24"/>
        </w:rPr>
        <w:t xml:space="preserve">permutation test </w:t>
      </w:r>
      <w:r>
        <w:rPr>
          <w:i/>
          <w:iCs/>
          <w:sz w:val="24"/>
          <w:szCs w:val="24"/>
        </w:rPr>
        <w:t>p</w:t>
      </w:r>
      <w:r>
        <w:rPr>
          <w:sz w:val="24"/>
          <w:szCs w:val="24"/>
        </w:rPr>
        <w:t xml:space="preserve"> &lt; .01</w:t>
      </w:r>
      <w:r w:rsidRPr="001F45E9">
        <w:rPr>
          <w:sz w:val="24"/>
          <w:szCs w:val="24"/>
        </w:rPr>
        <w:t>)</w:t>
      </w:r>
      <w:r w:rsidR="007907AB">
        <w:rPr>
          <w:sz w:val="24"/>
          <w:szCs w:val="24"/>
        </w:rPr>
        <w:t xml:space="preserve"> [Fig. </w:t>
      </w:r>
      <w:r w:rsidR="001E1E96">
        <w:rPr>
          <w:sz w:val="24"/>
          <w:szCs w:val="24"/>
        </w:rPr>
        <w:t>2B]</w:t>
      </w:r>
      <w:r>
        <w:rPr>
          <w:sz w:val="24"/>
          <w:szCs w:val="24"/>
        </w:rPr>
        <w:t>.</w:t>
      </w:r>
      <w:r w:rsidR="006039BF">
        <w:rPr>
          <w:sz w:val="24"/>
          <w:szCs w:val="24"/>
        </w:rPr>
        <w:t xml:space="preserve"> </w:t>
      </w:r>
      <w:r w:rsidR="008D4222">
        <w:rPr>
          <w:sz w:val="24"/>
          <w:szCs w:val="24"/>
        </w:rPr>
        <w:t xml:space="preserve">Depressed adolescents at </w:t>
      </w:r>
      <w:r w:rsidR="006E2C10">
        <w:rPr>
          <w:sz w:val="24"/>
          <w:szCs w:val="24"/>
        </w:rPr>
        <w:t>four</w:t>
      </w:r>
      <w:r w:rsidR="008D4222">
        <w:rPr>
          <w:sz w:val="24"/>
          <w:szCs w:val="24"/>
        </w:rPr>
        <w:t xml:space="preserve"> months had identical discriminability</w:t>
      </w:r>
      <w:r w:rsidR="005C2BD0">
        <w:rPr>
          <w:sz w:val="24"/>
          <w:szCs w:val="24"/>
        </w:rPr>
        <w:t xml:space="preserve"> to those at </w:t>
      </w:r>
      <w:r w:rsidR="006E2C10">
        <w:rPr>
          <w:sz w:val="24"/>
          <w:szCs w:val="24"/>
        </w:rPr>
        <w:t>one</w:t>
      </w:r>
      <w:r w:rsidR="005C2BD0">
        <w:rPr>
          <w:sz w:val="24"/>
          <w:szCs w:val="24"/>
        </w:rPr>
        <w:t xml:space="preserve"> year</w:t>
      </w:r>
      <w:r w:rsidR="008D4222">
        <w:rPr>
          <w:sz w:val="24"/>
          <w:szCs w:val="24"/>
        </w:rPr>
        <w:t xml:space="preserve">. </w:t>
      </w:r>
      <w:r w:rsidR="00E737FB">
        <w:rPr>
          <w:sz w:val="24"/>
          <w:szCs w:val="24"/>
        </w:rPr>
        <w:t xml:space="preserve">Discriminability </w:t>
      </w:r>
      <w:r w:rsidR="00BD091D">
        <w:rPr>
          <w:sz w:val="24"/>
          <w:szCs w:val="24"/>
        </w:rPr>
        <w:t xml:space="preserve">has a deterministic relationship with ICC, which means that </w:t>
      </w:r>
      <w:r w:rsidR="00CD6689">
        <w:rPr>
          <w:sz w:val="24"/>
          <w:szCs w:val="24"/>
        </w:rPr>
        <w:t>a</w:t>
      </w:r>
      <w:r w:rsidR="00C36545">
        <w:rPr>
          <w:sz w:val="24"/>
          <w:szCs w:val="24"/>
        </w:rPr>
        <w:t xml:space="preserve"> comparable</w:t>
      </w:r>
      <w:r w:rsidR="00CD6689">
        <w:rPr>
          <w:sz w:val="24"/>
          <w:szCs w:val="24"/>
        </w:rPr>
        <w:t xml:space="preserve"> ICC(2,1) value can be computed for </w:t>
      </w:r>
      <w:r w:rsidR="00830760">
        <w:rPr>
          <w:sz w:val="24"/>
          <w:szCs w:val="24"/>
        </w:rPr>
        <w:t>discriminability</w:t>
      </w:r>
      <w:r w:rsidR="00CD6689">
        <w:rPr>
          <w:sz w:val="24"/>
          <w:szCs w:val="24"/>
        </w:rPr>
        <w:t xml:space="preserve"> values</w:t>
      </w:r>
      <w:r w:rsidR="006A43D4">
        <w:rPr>
          <w:sz w:val="24"/>
          <w:szCs w:val="24"/>
        </w:rPr>
        <w:t xml:space="preserve"> </w:t>
      </w:r>
      <w:r w:rsidR="006A43D4">
        <w:rPr>
          <w:sz w:val="24"/>
          <w:szCs w:val="24"/>
        </w:rPr>
        <w:fldChar w:fldCharType="begin"/>
      </w:r>
      <w:r w:rsidR="007D5ECB">
        <w:rPr>
          <w:sz w:val="24"/>
          <w:szCs w:val="24"/>
        </w:rPr>
        <w:instrText xml:space="preserve"> ADDIN ZOTERO_ITEM CSL_CITATION {"citationID":"b8bvZ4MM","properties":{"formattedCitation":"(Wang et al., 2020)","plainCitation":"(Wang et al., 2020)","noteIndex":0},"citationItems":[{"id":"EJfsIIpj/jp3ajlX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Pr>
          <w:sz w:val="24"/>
          <w:szCs w:val="24"/>
        </w:rPr>
        <w:fldChar w:fldCharType="separate"/>
      </w:r>
      <w:r w:rsidR="006A43D4" w:rsidRPr="006A43D4">
        <w:rPr>
          <w:sz w:val="24"/>
        </w:rPr>
        <w:t>(Wang et al., 2020)</w:t>
      </w:r>
      <w:r w:rsidR="006A43D4">
        <w:rPr>
          <w:sz w:val="24"/>
          <w:szCs w:val="24"/>
        </w:rPr>
        <w:fldChar w:fldCharType="end"/>
      </w:r>
      <w:r w:rsidR="00CD6689">
        <w:rPr>
          <w:sz w:val="24"/>
          <w:szCs w:val="24"/>
        </w:rPr>
        <w:t xml:space="preserve">. </w:t>
      </w:r>
      <w:r w:rsidR="00830760">
        <w:rPr>
          <w:sz w:val="24"/>
          <w:szCs w:val="24"/>
        </w:rPr>
        <w:t xml:space="preserve">The </w:t>
      </w:r>
      <w:r w:rsidR="00BF260D">
        <w:rPr>
          <w:sz w:val="24"/>
          <w:szCs w:val="24"/>
        </w:rPr>
        <w:t xml:space="preserve">overall </w:t>
      </w:r>
      <w:proofErr w:type="spellStart"/>
      <w:r w:rsidR="00830760">
        <w:rPr>
          <w:i/>
          <w:iCs/>
          <w:sz w:val="24"/>
          <w:szCs w:val="24"/>
        </w:rPr>
        <w:t>Discr</w:t>
      </w:r>
      <w:proofErr w:type="spellEnd"/>
      <w:r w:rsidR="00830760">
        <w:rPr>
          <w:i/>
          <w:iCs/>
          <w:sz w:val="24"/>
          <w:szCs w:val="24"/>
        </w:rPr>
        <w:t>.</w:t>
      </w:r>
      <w:r w:rsidR="00830760">
        <w:rPr>
          <w:sz w:val="24"/>
          <w:szCs w:val="24"/>
        </w:rPr>
        <w:t xml:space="preserve"> </w:t>
      </w:r>
      <w:r w:rsidR="007D0B4E">
        <w:rPr>
          <w:sz w:val="24"/>
          <w:szCs w:val="24"/>
        </w:rPr>
        <w:t xml:space="preserve">of </w:t>
      </w:r>
      <w:r w:rsidR="00BF260D">
        <w:rPr>
          <w:sz w:val="24"/>
          <w:szCs w:val="24"/>
        </w:rPr>
        <w:t>0.76</w:t>
      </w:r>
      <w:r w:rsidR="001E793F">
        <w:rPr>
          <w:sz w:val="24"/>
          <w:szCs w:val="24"/>
        </w:rPr>
        <w:t xml:space="preserve"> corresponds to a</w:t>
      </w:r>
      <w:r w:rsidR="00E9073F">
        <w:rPr>
          <w:sz w:val="24"/>
          <w:szCs w:val="24"/>
        </w:rPr>
        <w:t xml:space="preserve"> normally distributed univariate measure with</w:t>
      </w:r>
      <w:r w:rsidR="001E793F">
        <w:rPr>
          <w:sz w:val="24"/>
          <w:szCs w:val="24"/>
        </w:rPr>
        <w:t xml:space="preserve"> an ICC of 0.83, </w:t>
      </w:r>
      <w:r w:rsidR="002516D4">
        <w:rPr>
          <w:sz w:val="24"/>
          <w:szCs w:val="24"/>
        </w:rPr>
        <w:t>suggesting that the reliability</w:t>
      </w:r>
      <w:r w:rsidR="001E793F">
        <w:rPr>
          <w:sz w:val="24"/>
          <w:szCs w:val="24"/>
        </w:rPr>
        <w:t xml:space="preserve"> </w:t>
      </w:r>
      <w:r w:rsidR="002516D4">
        <w:rPr>
          <w:sz w:val="24"/>
          <w:szCs w:val="24"/>
        </w:rPr>
        <w:t xml:space="preserve">of multivariate </w:t>
      </w:r>
      <w:r w:rsidR="007D2EF1">
        <w:rPr>
          <w:sz w:val="24"/>
          <w:szCs w:val="24"/>
        </w:rPr>
        <w:t xml:space="preserve">features is much greater than at the univariate level. </w:t>
      </w:r>
      <w:r w:rsidR="00B12DAD">
        <w:rPr>
          <w:sz w:val="24"/>
          <w:szCs w:val="24"/>
        </w:rPr>
        <w:t xml:space="preserve">To put this further into context, we can </w:t>
      </w:r>
      <w:r w:rsidR="006F2BEC">
        <w:rPr>
          <w:sz w:val="24"/>
          <w:szCs w:val="24"/>
        </w:rPr>
        <w:t xml:space="preserve">calculate equivalent discriminability values for the observed univariate ICCs. </w:t>
      </w:r>
      <w:r w:rsidR="007C4CDB">
        <w:rPr>
          <w:sz w:val="24"/>
          <w:szCs w:val="24"/>
        </w:rPr>
        <w:t>The</w:t>
      </w:r>
      <w:r w:rsidR="00E81C77">
        <w:rPr>
          <w:sz w:val="24"/>
          <w:szCs w:val="24"/>
        </w:rPr>
        <w:t xml:space="preserve"> all-subjects</w:t>
      </w:r>
      <w:r w:rsidR="002B6CEF">
        <w:rPr>
          <w:sz w:val="24"/>
          <w:szCs w:val="24"/>
        </w:rPr>
        <w:t xml:space="preserve"> </w:t>
      </w:r>
      <w:r w:rsidR="007C4CDB">
        <w:rPr>
          <w:sz w:val="24"/>
          <w:szCs w:val="24"/>
        </w:rPr>
        <w:t>mean ICC of 0.31</w:t>
      </w:r>
      <w:r w:rsidR="002516D4">
        <w:rPr>
          <w:sz w:val="24"/>
          <w:szCs w:val="24"/>
        </w:rPr>
        <w:t xml:space="preserve"> </w:t>
      </w:r>
      <w:r w:rsidR="007C4CDB">
        <w:rPr>
          <w:sz w:val="24"/>
          <w:szCs w:val="24"/>
        </w:rPr>
        <w:t xml:space="preserve">is equivalent to a </w:t>
      </w:r>
      <w:proofErr w:type="spellStart"/>
      <w:r w:rsidR="00CE6A8C">
        <w:rPr>
          <w:i/>
          <w:iCs/>
          <w:sz w:val="24"/>
          <w:szCs w:val="24"/>
        </w:rPr>
        <w:t>Discr</w:t>
      </w:r>
      <w:proofErr w:type="spellEnd"/>
      <w:r w:rsidR="00CE6A8C">
        <w:rPr>
          <w:i/>
          <w:iCs/>
          <w:sz w:val="24"/>
          <w:szCs w:val="24"/>
        </w:rPr>
        <w:t>.</w:t>
      </w:r>
      <w:r w:rsidR="00CE6A8C">
        <w:rPr>
          <w:sz w:val="24"/>
          <w:szCs w:val="24"/>
        </w:rPr>
        <w:t xml:space="preserve"> of 0.56, only just above chance discriminability</w:t>
      </w:r>
      <w:r w:rsidR="00E73633">
        <w:rPr>
          <w:sz w:val="24"/>
          <w:szCs w:val="24"/>
        </w:rPr>
        <w:t>.</w:t>
      </w:r>
      <w:r w:rsidR="00027B01">
        <w:rPr>
          <w:sz w:val="24"/>
          <w:szCs w:val="24"/>
        </w:rPr>
        <w:t xml:space="preserve"> </w:t>
      </w:r>
      <w:r>
        <w:rPr>
          <w:szCs w:val="24"/>
        </w:rPr>
        <w:br w:type="page"/>
      </w:r>
    </w:p>
    <w:p w14:paraId="429127A7" w14:textId="5D215A13" w:rsidR="00893456" w:rsidRDefault="002B7C25" w:rsidP="00AC559A">
      <w:pPr>
        <w:keepNext/>
        <w:widowControl/>
        <w:autoSpaceDE/>
        <w:autoSpaceDN/>
        <w:spacing w:line="480" w:lineRule="auto"/>
      </w:pPr>
      <w:r>
        <w:rPr>
          <w:noProof/>
          <w:szCs w:val="24"/>
        </w:rPr>
        <w:lastRenderedPageBreak/>
        <mc:AlternateContent>
          <mc:Choice Requires="wps">
            <w:drawing>
              <wp:anchor distT="0" distB="0" distL="114300" distR="114300" simplePos="0" relativeHeight="251655170" behindDoc="0" locked="0" layoutInCell="1" allowOverlap="1" wp14:anchorId="140C70CA" wp14:editId="58DA2B23">
                <wp:simplePos x="0" y="0"/>
                <wp:positionH relativeFrom="column">
                  <wp:posOffset>3199765</wp:posOffset>
                </wp:positionH>
                <wp:positionV relativeFrom="page">
                  <wp:posOffset>764857</wp:posOffset>
                </wp:positionV>
                <wp:extent cx="311727" cy="304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701E4623" w14:textId="44B350F2" w:rsidR="00CE3994" w:rsidRPr="00C32068" w:rsidRDefault="00CE3994" w:rsidP="00CE3994">
                            <w:pPr>
                              <w:rPr>
                                <w:b/>
                                <w:bCs/>
                              </w:rPr>
                            </w:pPr>
                            <w:r w:rsidRPr="00C32068">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C70CA" id="Text Box 10" o:spid="_x0000_s1035" type="#_x0000_t202" style="position:absolute;margin-left:251.95pt;margin-top:60.2pt;width:24.55pt;height:24pt;z-index:25165517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" filled="f" stroked="f" strokeweight=".5pt">
                <v:textbox>
                  <w:txbxContent>
                    <w:p w14:paraId="701E4623" w14:textId="44B350F2" w:rsidR="00CE3994" w:rsidRPr="00C32068" w:rsidRDefault="00CE3994" w:rsidP="00CE3994">
                      <w:pPr>
                        <w:rPr>
                          <w:b/>
                          <w:bCs/>
                        </w:rPr>
                      </w:pPr>
                      <w:r w:rsidRPr="00C32068">
                        <w:rPr>
                          <w:b/>
                          <w:bCs/>
                        </w:rPr>
                        <w:t>B</w:t>
                      </w:r>
                    </w:p>
                  </w:txbxContent>
                </v:textbox>
                <w10:wrap anchory="page"/>
              </v:shape>
            </w:pict>
          </mc:Fallback>
        </mc:AlternateContent>
      </w:r>
      <w:r w:rsidR="00D36A8B">
        <w:rPr>
          <w:noProof/>
          <w:szCs w:val="24"/>
        </w:rPr>
        <mc:AlternateContent>
          <mc:Choice Requires="wps">
            <w:drawing>
              <wp:anchor distT="0" distB="0" distL="114300" distR="114300" simplePos="0" relativeHeight="251655169" behindDoc="0" locked="0" layoutInCell="1" allowOverlap="1" wp14:anchorId="64BD739A" wp14:editId="35F4387B">
                <wp:simplePos x="0" y="0"/>
                <wp:positionH relativeFrom="column">
                  <wp:posOffset>106998</wp:posOffset>
                </wp:positionH>
                <wp:positionV relativeFrom="page">
                  <wp:posOffset>754063</wp:posOffset>
                </wp:positionV>
                <wp:extent cx="311727" cy="304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5ACD7759" w14:textId="285FBFAE" w:rsidR="00CE3994" w:rsidRPr="00C32068" w:rsidRDefault="00CE3994">
                            <w:pPr>
                              <w:rPr>
                                <w:b/>
                                <w:bCs/>
                              </w:rPr>
                            </w:pPr>
                            <w:r w:rsidRPr="00C32068">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D739A" id="Text Box 7" o:spid="_x0000_s1036" type="#_x0000_t202" style="position:absolute;margin-left:8.45pt;margin-top:59.4pt;width:24.55pt;height:24pt;z-index:25165516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" filled="f" stroked="f" strokeweight=".5pt">
                <v:textbox>
                  <w:txbxContent>
                    <w:p w14:paraId="5ACD7759" w14:textId="285FBFAE" w:rsidR="00CE3994" w:rsidRPr="00C32068" w:rsidRDefault="00CE3994">
                      <w:pPr>
                        <w:rPr>
                          <w:b/>
                          <w:bCs/>
                        </w:rPr>
                      </w:pPr>
                      <w:r w:rsidRPr="00C32068">
                        <w:rPr>
                          <w:b/>
                          <w:bCs/>
                        </w:rPr>
                        <w:t>A</w:t>
                      </w:r>
                    </w:p>
                  </w:txbxContent>
                </v:textbox>
                <w10:wrap anchory="page"/>
              </v:shape>
            </w:pict>
          </mc:Fallback>
        </mc:AlternateContent>
      </w:r>
      <w:r w:rsidR="002E278E">
        <w:rPr>
          <w:noProof/>
          <w:szCs w:val="24"/>
        </w:rPr>
        <mc:AlternateContent>
          <mc:Choice Requires="wps">
            <w:drawing>
              <wp:anchor distT="0" distB="0" distL="114300" distR="114300" simplePos="0" relativeHeight="251658250" behindDoc="0" locked="0" layoutInCell="1" allowOverlap="1" wp14:anchorId="525B9862" wp14:editId="40D8513E">
                <wp:simplePos x="0" y="0"/>
                <wp:positionH relativeFrom="margin">
                  <wp:align>left</wp:align>
                </wp:positionH>
                <wp:positionV relativeFrom="page">
                  <wp:posOffset>3328353</wp:posOffset>
                </wp:positionV>
                <wp:extent cx="311727" cy="3048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3EB25C13" w14:textId="62481B82" w:rsidR="002E278E" w:rsidRPr="00C32068" w:rsidRDefault="002E278E" w:rsidP="002E278E">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B9862" id="Text Box 50" o:spid="_x0000_s1037" type="#_x0000_t202" style="position:absolute;margin-left:0;margin-top:262.1pt;width:24.55pt;height:24pt;z-index:25165825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" filled="f" stroked="f" strokeweight=".5pt">
                <v:textbox>
                  <w:txbxContent>
                    <w:p w14:paraId="3EB25C13" w14:textId="62481B82" w:rsidR="002E278E" w:rsidRPr="00C32068" w:rsidRDefault="002E278E" w:rsidP="002E278E">
                      <w:pPr>
                        <w:rPr>
                          <w:b/>
                          <w:bCs/>
                        </w:rPr>
                      </w:pPr>
                      <w:r>
                        <w:rPr>
                          <w:b/>
                          <w:bCs/>
                        </w:rPr>
                        <w:t>C</w:t>
                      </w:r>
                    </w:p>
                  </w:txbxContent>
                </v:textbox>
                <w10:wrap anchorx="margin" anchory="page"/>
              </v:shape>
            </w:pict>
          </mc:Fallback>
        </mc:AlternateContent>
      </w:r>
      <w:r w:rsidR="002E278E">
        <w:rPr>
          <w:noProof/>
        </w:rPr>
        <mc:AlternateContent>
          <mc:Choice Requires="wpg">
            <w:drawing>
              <wp:inline distT="0" distB="0" distL="0" distR="0" wp14:anchorId="4BB91E90" wp14:editId="6361A297">
                <wp:extent cx="5843589" cy="2223452"/>
                <wp:effectExtent l="0" t="0" r="5080" b="5715"/>
                <wp:docPr id="13" name="Group 13"/>
                <wp:cNvGraphicFramePr/>
                <a:graphic xmlns:a="http://schemas.openxmlformats.org/drawingml/2006/main">
                  <a:graphicData uri="http://schemas.microsoft.com/office/word/2010/wordprocessingGroup">
                    <wpg:wgp>
                      <wpg:cNvGrpSpPr/>
                      <wpg:grpSpPr>
                        <a:xfrm>
                          <a:off x="0" y="0"/>
                          <a:ext cx="5843589" cy="2223452"/>
                          <a:chOff x="-9450" y="256800"/>
                          <a:chExt cx="6678727" cy="2331069"/>
                        </a:xfrm>
                      </wpg:grpSpPr>
                      <pic:pic xmlns:pic="http://schemas.openxmlformats.org/drawingml/2006/picture">
                        <pic:nvPicPr>
                          <pic:cNvPr id="8" name="Picture 8"/>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3532706" y="283652"/>
                            <a:ext cx="3136571" cy="2303037"/>
                          </a:xfrm>
                          <a:prstGeom prst="rect">
                            <a:avLst/>
                          </a:prstGeom>
                        </pic:spPr>
                      </pic:pic>
                      <pic:pic xmlns:pic="http://schemas.openxmlformats.org/drawingml/2006/picture">
                        <pic:nvPicPr>
                          <pic:cNvPr id="9" name="Picture 9"/>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9450" y="256800"/>
                            <a:ext cx="3205205" cy="2331069"/>
                          </a:xfrm>
                          <a:prstGeom prst="rect">
                            <a:avLst/>
                          </a:prstGeom>
                        </pic:spPr>
                      </pic:pic>
                    </wpg:wgp>
                  </a:graphicData>
                </a:graphic>
              </wp:inline>
            </w:drawing>
          </mc:Choice>
          <mc:Fallback>
            <w:pict>
              <v:group w14:anchorId="00916488" id="Group 13" o:spid="_x0000_s1026" style="width:460.15pt;height:175.05pt;mso-position-horizontal-relative:char;mso-position-vertical-relative:line" coordorigin="-94,2568" coordsize="66787,233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">
                <v:shape id="Picture 8" o:spid="_x0000_s1027" type="#_x0000_t75" style="position:absolute;left:35327;top:2836;width:31365;height:23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">
                  <v:imagedata r:id="rId22" o:title=""/>
                </v:shape>
                <v:shape id="Picture 9" o:spid="_x0000_s1028" type="#_x0000_t75" style="position:absolute;left:-94;top:2568;width:32051;height:23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">
                  <v:imagedata r:id="rId23" o:title=""/>
                </v:shape>
                <w10:anchorlock/>
              </v:group>
            </w:pict>
          </mc:Fallback>
        </mc:AlternateContent>
      </w:r>
      <w:r w:rsidR="00893456">
        <w:rPr>
          <w:noProof/>
        </w:rPr>
        <mc:AlternateContent>
          <mc:Choice Requires="wpg">
            <w:drawing>
              <wp:inline distT="0" distB="0" distL="0" distR="0" wp14:anchorId="7D35BBAE" wp14:editId="744296D7">
                <wp:extent cx="5943600" cy="4015740"/>
                <wp:effectExtent l="0" t="0" r="0" b="3810"/>
                <wp:docPr id="30" name="Group 30"/>
                <wp:cNvGraphicFramePr/>
                <a:graphic xmlns:a="http://schemas.openxmlformats.org/drawingml/2006/main">
                  <a:graphicData uri="http://schemas.microsoft.com/office/word/2010/wordprocessingGroup">
                    <wpg:wgp>
                      <wpg:cNvGrpSpPr/>
                      <wpg:grpSpPr>
                        <a:xfrm>
                          <a:off x="0" y="0"/>
                          <a:ext cx="5943600" cy="4015740"/>
                          <a:chOff x="0" y="0"/>
                          <a:chExt cx="5943600" cy="4015740"/>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1996"/>
                            <a:ext cx="5943599" cy="753744"/>
                          </a:xfrm>
                          <a:prstGeom prst="rect">
                            <a:avLst/>
                          </a:prstGeom>
                          <a:noFill/>
                          <a:ln w="9525">
                            <a:noFill/>
                            <a:miter lim="800000"/>
                            <a:headEnd/>
                            <a:tailEnd/>
                          </a:ln>
                        </wps:spPr>
                        <wps:txbx>
                          <w:txbxContent>
                            <w:p w14:paraId="0103F125" w14:textId="797DC4E7" w:rsidR="00893456" w:rsidRPr="002E278E" w:rsidRDefault="00893456" w:rsidP="00893456">
                              <w:pPr>
                                <w:pStyle w:val="Caption"/>
                                <w:rPr>
                                  <w:i w:val="0"/>
                                  <w:color w:val="auto"/>
                                  <w:sz w:val="24"/>
                                  <w:szCs w:val="24"/>
                                </w:rPr>
                              </w:pPr>
                              <w:r w:rsidRPr="00915269">
                                <w:rPr>
                                  <w:b/>
                                  <w:bCs/>
                                  <w:i w:val="0"/>
                                  <w:iCs w:val="0"/>
                                  <w:color w:val="auto"/>
                                </w:rPr>
                                <w:t xml:space="preserve">Figure </w:t>
                              </w:r>
                              <w:r w:rsidR="002E278E">
                                <w:rPr>
                                  <w:b/>
                                  <w:bCs/>
                                  <w:i w:val="0"/>
                                  <w:iCs w:val="0"/>
                                  <w:color w:val="auto"/>
                                </w:rPr>
                                <w:t>2</w:t>
                              </w:r>
                              <w:r w:rsidR="002E278E">
                                <w:rPr>
                                  <w:i w:val="0"/>
                                  <w:iCs w:val="0"/>
                                  <w:color w:val="auto"/>
                                </w:rPr>
                                <w:t xml:space="preserve">: Fingerprinting (A) and discriminability (B) across groups. </w:t>
                              </w:r>
                              <w:r w:rsidR="00540938">
                                <w:rPr>
                                  <w:i w:val="0"/>
                                  <w:iCs w:val="0"/>
                                  <w:color w:val="auto"/>
                                </w:rPr>
                                <w:t>Error bars represent 95% confidence intervals derived from bootstrapping</w:t>
                              </w:r>
                              <w:r w:rsidR="00E17A4B">
                                <w:rPr>
                                  <w:i w:val="0"/>
                                  <w:iCs w:val="0"/>
                                  <w:color w:val="auto"/>
                                </w:rPr>
                                <w:t xml:space="preserve"> (</w:t>
                              </w:r>
                              <w:r w:rsidR="00E404FF">
                                <w:rPr>
                                  <w:i w:val="0"/>
                                  <w:iCs w:val="0"/>
                                  <w:color w:val="auto"/>
                                </w:rPr>
                                <w:t xml:space="preserve">Fingerprinting bootstraps are sampled at 80% of sample size, increasing the </w:t>
                              </w:r>
                              <w:r w:rsidR="002F158F">
                                <w:rPr>
                                  <w:i w:val="0"/>
                                  <w:iCs w:val="0"/>
                                  <w:color w:val="auto"/>
                                </w:rPr>
                                <w:t>confidence intervals)</w:t>
                              </w:r>
                              <w:r w:rsidR="00540938">
                                <w:rPr>
                                  <w:i w:val="0"/>
                                  <w:iCs w:val="0"/>
                                  <w:color w:val="auto"/>
                                </w:rPr>
                                <w:t>.</w:t>
                              </w:r>
                              <w:r w:rsidR="002F158F">
                                <w:rPr>
                                  <w:i w:val="0"/>
                                  <w:iCs w:val="0"/>
                                  <w:color w:val="auto"/>
                                </w:rPr>
                                <w:t xml:space="preserve"> </w:t>
                              </w:r>
                              <w:r w:rsidR="002E278E">
                                <w:rPr>
                                  <w:i w:val="0"/>
                                  <w:iCs w:val="0"/>
                                  <w:color w:val="auto"/>
                                </w:rPr>
                                <w:t>C)</w:t>
                              </w:r>
                              <w:r w:rsidRPr="00915269">
                                <w:rPr>
                                  <w:i w:val="0"/>
                                  <w:iCs w:val="0"/>
                                  <w:color w:val="auto"/>
                                </w:rPr>
                                <w:t xml:space="preserve"> Edges that most improved (red; differential power) and least improved (blue; group consistency) fingerprinting identification</w:t>
                              </w:r>
                              <w:r w:rsidR="00226789">
                                <w:rPr>
                                  <w:i w:val="0"/>
                                  <w:iCs w:val="0"/>
                                  <w:color w:val="auto"/>
                                </w:rPr>
                                <w:t xml:space="preserve"> across all participants</w:t>
                              </w:r>
                              <w:r w:rsidRPr="00915269">
                                <w:rPr>
                                  <w:i w:val="0"/>
                                  <w:iCs w:val="0"/>
                                  <w:color w:val="auto"/>
                                </w:rPr>
                                <w:t>.</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inline>
            </w:drawing>
          </mc:Choice>
          <mc:Fallback>
            <w:pict>
              <v:group w14:anchorId="7D35BBAE" id="Group 30" o:spid="_x0000_s1038" style="width:468pt;height:316.2pt;mso-position-horizontal-relative:char;mso-position-vertical-relative:line" coordsize="59436,40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">
                <v:shape id="Picture 1" o:spid="_x0000_s1039"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">
                  <v:imagedata r:id="rId25" o:title="A picture containing circle&#10;&#10;Description automatically generated" cropbottom="8038f"/>
                </v:shape>
                <v:shape id="Text Box 2" o:spid="_x0000_s1040" type="#_x0000_t202" style="position:absolute;top:32619;width:59435;height:75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103F125" w14:textId="797DC4E7" w:rsidR="00893456" w:rsidRPr="002E278E" w:rsidRDefault="00893456" w:rsidP="00893456">
                        <w:pPr>
                          <w:pStyle w:val="Caption"/>
                          <w:rPr>
                            <w:i w:val="0"/>
                            <w:color w:val="auto"/>
                            <w:sz w:val="24"/>
                            <w:szCs w:val="24"/>
                          </w:rPr>
                        </w:pPr>
                        <w:r w:rsidRPr="00915269">
                          <w:rPr>
                            <w:b/>
                            <w:bCs/>
                            <w:i w:val="0"/>
                            <w:iCs w:val="0"/>
                            <w:color w:val="auto"/>
                          </w:rPr>
                          <w:t xml:space="preserve">Figure </w:t>
                        </w:r>
                        <w:r w:rsidR="002E278E">
                          <w:rPr>
                            <w:b/>
                            <w:bCs/>
                            <w:i w:val="0"/>
                            <w:iCs w:val="0"/>
                            <w:color w:val="auto"/>
                          </w:rPr>
                          <w:t>2</w:t>
                        </w:r>
                        <w:r w:rsidR="002E278E">
                          <w:rPr>
                            <w:i w:val="0"/>
                            <w:iCs w:val="0"/>
                            <w:color w:val="auto"/>
                          </w:rPr>
                          <w:t xml:space="preserve">: Fingerprinting (A) and discriminability (B) across groups. </w:t>
                        </w:r>
                        <w:r w:rsidR="00540938">
                          <w:rPr>
                            <w:i w:val="0"/>
                            <w:iCs w:val="0"/>
                            <w:color w:val="auto"/>
                          </w:rPr>
                          <w:t>Error bars represent 95% confidence intervals derived from bootstrapping</w:t>
                        </w:r>
                        <w:r w:rsidR="00E17A4B">
                          <w:rPr>
                            <w:i w:val="0"/>
                            <w:iCs w:val="0"/>
                            <w:color w:val="auto"/>
                          </w:rPr>
                          <w:t xml:space="preserve"> (</w:t>
                        </w:r>
                        <w:r w:rsidR="00E404FF">
                          <w:rPr>
                            <w:i w:val="0"/>
                            <w:iCs w:val="0"/>
                            <w:color w:val="auto"/>
                          </w:rPr>
                          <w:t xml:space="preserve">Fingerprinting bootstraps are sampled at 80% of sample size, increasing the </w:t>
                        </w:r>
                        <w:r w:rsidR="002F158F">
                          <w:rPr>
                            <w:i w:val="0"/>
                            <w:iCs w:val="0"/>
                            <w:color w:val="auto"/>
                          </w:rPr>
                          <w:t>confidence intervals)</w:t>
                        </w:r>
                        <w:r w:rsidR="00540938">
                          <w:rPr>
                            <w:i w:val="0"/>
                            <w:iCs w:val="0"/>
                            <w:color w:val="auto"/>
                          </w:rPr>
                          <w:t>.</w:t>
                        </w:r>
                        <w:r w:rsidR="002F158F">
                          <w:rPr>
                            <w:i w:val="0"/>
                            <w:iCs w:val="0"/>
                            <w:color w:val="auto"/>
                          </w:rPr>
                          <w:t xml:space="preserve"> </w:t>
                        </w:r>
                        <w:r w:rsidR="002E278E">
                          <w:rPr>
                            <w:i w:val="0"/>
                            <w:iCs w:val="0"/>
                            <w:color w:val="auto"/>
                          </w:rPr>
                          <w:t>C)</w:t>
                        </w:r>
                        <w:r w:rsidRPr="00915269">
                          <w:rPr>
                            <w:i w:val="0"/>
                            <w:iCs w:val="0"/>
                            <w:color w:val="auto"/>
                          </w:rPr>
                          <w:t xml:space="preserve"> Edges that most improved (red; differential power) and least improved (blue; group consistency) fingerprinting identification</w:t>
                        </w:r>
                        <w:r w:rsidR="00226789">
                          <w:rPr>
                            <w:i w:val="0"/>
                            <w:iCs w:val="0"/>
                            <w:color w:val="auto"/>
                          </w:rPr>
                          <w:t xml:space="preserve"> across all participants</w:t>
                        </w:r>
                        <w:r w:rsidRPr="00915269">
                          <w:rPr>
                            <w:i w:val="0"/>
                            <w:iCs w:val="0"/>
                            <w:color w:val="auto"/>
                          </w:rPr>
                          <w:t>.</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anchorlock/>
              </v:group>
            </w:pict>
          </mc:Fallback>
        </mc:AlternateContent>
      </w:r>
    </w:p>
    <w:p w14:paraId="55AB0716" w14:textId="211E62ED" w:rsidR="00893456" w:rsidRDefault="00893456" w:rsidP="00AC559A">
      <w:pPr>
        <w:widowControl/>
        <w:autoSpaceDE/>
        <w:autoSpaceDN/>
        <w:spacing w:line="480" w:lineRule="auto"/>
        <w:rPr>
          <w:szCs w:val="24"/>
        </w:rPr>
      </w:pPr>
      <w:r>
        <w:rPr>
          <w:szCs w:val="24"/>
        </w:rPr>
        <w:br w:type="page"/>
      </w:r>
    </w:p>
    <w:p w14:paraId="16632866" w14:textId="4723C6D3" w:rsidR="00893456" w:rsidRDefault="00483E01" w:rsidP="00AC559A">
      <w:pPr>
        <w:pStyle w:val="Heading2"/>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 xml:space="preserve">Association </w:t>
      </w:r>
      <w:r w:rsidR="00C01503">
        <w:rPr>
          <w:rFonts w:ascii="Times New Roman" w:hAnsi="Times New Roman" w:cs="Times New Roman"/>
          <w:sz w:val="24"/>
          <w:szCs w:val="24"/>
        </w:rPr>
        <w:t>of test-retest reliability with behavioral and clinical measures</w:t>
      </w:r>
    </w:p>
    <w:p w14:paraId="2557298A" w14:textId="192C88C6" w:rsidR="005A16BD" w:rsidRPr="005A16BD" w:rsidRDefault="005A16BD" w:rsidP="00AC559A">
      <w:pPr>
        <w:pStyle w:val="Heading2"/>
        <w:spacing w:line="480" w:lineRule="auto"/>
        <w:ind w:left="0"/>
        <w:rPr>
          <w:rFonts w:ascii="Times New Roman" w:hAnsi="Times New Roman" w:cs="Times New Roman"/>
          <w:b w:val="0"/>
          <w:bCs w:val="0"/>
          <w:sz w:val="24"/>
          <w:szCs w:val="24"/>
        </w:rPr>
      </w:pPr>
      <w:r w:rsidRPr="005A16BD">
        <w:rPr>
          <w:rFonts w:ascii="Times New Roman" w:hAnsi="Times New Roman" w:cs="Times New Roman"/>
          <w:b w:val="0"/>
          <w:bCs w:val="0"/>
          <w:sz w:val="24"/>
          <w:szCs w:val="24"/>
        </w:rPr>
        <w:t>The reliability of edges was not found to be associated with the edge-level Cohen’s d effect size of between-group differences between depressed and healthy participants. Pearson correlations between ICC, group consistency, differential power, or distance rank with MDD-HV effect size had a max r = .18 (group consistency) [Fig. 3, Supplemental Table 2]. Spearman rank correlations were also minimal (max ρ = .12, group consistency).</w:t>
      </w:r>
    </w:p>
    <w:p w14:paraId="1BE16422" w14:textId="77777777" w:rsidR="005A16BD" w:rsidRPr="005A16BD" w:rsidRDefault="005A16BD" w:rsidP="00AC559A">
      <w:pPr>
        <w:pStyle w:val="Heading2"/>
        <w:spacing w:line="480" w:lineRule="auto"/>
        <w:rPr>
          <w:rFonts w:ascii="Times New Roman" w:hAnsi="Times New Roman" w:cs="Times New Roman"/>
          <w:b w:val="0"/>
          <w:bCs w:val="0"/>
          <w:sz w:val="24"/>
          <w:szCs w:val="24"/>
        </w:rPr>
      </w:pPr>
    </w:p>
    <w:p w14:paraId="76C4EC89" w14:textId="488A51D1" w:rsidR="005A16BD" w:rsidRDefault="005A16BD" w:rsidP="00AC559A">
      <w:pPr>
        <w:pStyle w:val="Heading2"/>
        <w:spacing w:line="480" w:lineRule="auto"/>
        <w:ind w:left="0"/>
        <w:rPr>
          <w:rFonts w:ascii="Times New Roman" w:hAnsi="Times New Roman" w:cs="Times New Roman"/>
          <w:b w:val="0"/>
          <w:bCs w:val="0"/>
          <w:sz w:val="24"/>
          <w:szCs w:val="24"/>
        </w:rPr>
      </w:pPr>
      <w:r w:rsidRPr="005A16BD">
        <w:rPr>
          <w:rFonts w:ascii="Times New Roman" w:hAnsi="Times New Roman" w:cs="Times New Roman"/>
          <w:b w:val="0"/>
          <w:bCs w:val="0"/>
          <w:sz w:val="24"/>
          <w:szCs w:val="24"/>
        </w:rPr>
        <w:t xml:space="preserve">Continuous measures of reliability were not found to be correlated with the change or between-session mean of the MFQ, SHAPS, ARI 1 week, or SCARED, nor were </w:t>
      </w:r>
      <w:r w:rsidR="00153D1C">
        <w:rPr>
          <w:rFonts w:ascii="Times New Roman" w:hAnsi="Times New Roman" w:cs="Times New Roman"/>
          <w:b w:val="0"/>
          <w:bCs w:val="0"/>
          <w:sz w:val="24"/>
          <w:szCs w:val="24"/>
        </w:rPr>
        <w:t xml:space="preserve">strong </w:t>
      </w:r>
      <w:r w:rsidRPr="005A16BD">
        <w:rPr>
          <w:rFonts w:ascii="Times New Roman" w:hAnsi="Times New Roman" w:cs="Times New Roman"/>
          <w:b w:val="0"/>
          <w:bCs w:val="0"/>
          <w:sz w:val="24"/>
          <w:szCs w:val="24"/>
        </w:rPr>
        <w:t>correlations observed with age or medication status (max Pearson’s r = .22, max Spearman’s ρ = .22) [Supplemental Figure 3, Supplemental Table 3].</w:t>
      </w:r>
      <w:r w:rsidR="00E32AE6">
        <w:rPr>
          <w:rFonts w:ascii="Times New Roman" w:hAnsi="Times New Roman" w:cs="Times New Roman"/>
          <w:b w:val="0"/>
          <w:bCs w:val="0"/>
          <w:sz w:val="24"/>
          <w:szCs w:val="24"/>
        </w:rPr>
        <w:t xml:space="preserve"> </w:t>
      </w:r>
      <w:r w:rsidR="00A5505C">
        <w:rPr>
          <w:rFonts w:ascii="Times New Roman" w:hAnsi="Times New Roman" w:cs="Times New Roman"/>
          <w:b w:val="0"/>
          <w:bCs w:val="0"/>
          <w:sz w:val="24"/>
          <w:szCs w:val="24"/>
        </w:rPr>
        <w:t xml:space="preserve">Significance values are </w:t>
      </w:r>
      <w:r w:rsidR="00601EC6">
        <w:rPr>
          <w:rFonts w:ascii="Times New Roman" w:hAnsi="Times New Roman" w:cs="Times New Roman"/>
          <w:b w:val="0"/>
          <w:bCs w:val="0"/>
          <w:sz w:val="24"/>
          <w:szCs w:val="24"/>
        </w:rPr>
        <w:t>uninformative</w:t>
      </w:r>
      <w:r w:rsidR="00A5505C">
        <w:rPr>
          <w:rFonts w:ascii="Times New Roman" w:hAnsi="Times New Roman" w:cs="Times New Roman"/>
          <w:b w:val="0"/>
          <w:bCs w:val="0"/>
          <w:sz w:val="24"/>
          <w:szCs w:val="24"/>
        </w:rPr>
        <w:t xml:space="preserve"> due to </w:t>
      </w:r>
      <w:r w:rsidR="00601EC6">
        <w:rPr>
          <w:rFonts w:ascii="Times New Roman" w:hAnsi="Times New Roman" w:cs="Times New Roman"/>
          <w:b w:val="0"/>
          <w:bCs w:val="0"/>
          <w:sz w:val="24"/>
          <w:szCs w:val="24"/>
        </w:rPr>
        <w:t xml:space="preserve">the </w:t>
      </w:r>
      <w:r w:rsidR="00A5505C">
        <w:rPr>
          <w:rFonts w:ascii="Times New Roman" w:hAnsi="Times New Roman" w:cs="Times New Roman"/>
          <w:b w:val="0"/>
          <w:bCs w:val="0"/>
          <w:sz w:val="24"/>
          <w:szCs w:val="24"/>
        </w:rPr>
        <w:t xml:space="preserve">nonindependence of edges, </w:t>
      </w:r>
      <w:r w:rsidR="00EE63BF">
        <w:rPr>
          <w:rFonts w:ascii="Times New Roman" w:hAnsi="Times New Roman" w:cs="Times New Roman"/>
          <w:b w:val="0"/>
          <w:bCs w:val="0"/>
          <w:sz w:val="24"/>
          <w:szCs w:val="24"/>
        </w:rPr>
        <w:t xml:space="preserve">inflating the true degrees of freedom. </w:t>
      </w:r>
      <w:r w:rsidR="007A13D0">
        <w:rPr>
          <w:rFonts w:ascii="Times New Roman" w:hAnsi="Times New Roman" w:cs="Times New Roman"/>
          <w:b w:val="0"/>
          <w:bCs w:val="0"/>
          <w:sz w:val="24"/>
          <w:szCs w:val="24"/>
        </w:rPr>
        <w:t xml:space="preserve">Most </w:t>
      </w:r>
      <w:r w:rsidR="00F964D5">
        <w:rPr>
          <w:rFonts w:ascii="Times New Roman" w:hAnsi="Times New Roman" w:cs="Times New Roman"/>
          <w:b w:val="0"/>
          <w:bCs w:val="0"/>
          <w:sz w:val="24"/>
          <w:szCs w:val="24"/>
        </w:rPr>
        <w:t xml:space="preserve">correlations </w:t>
      </w:r>
      <w:r w:rsidR="007A13D0">
        <w:rPr>
          <w:rFonts w:ascii="Times New Roman" w:hAnsi="Times New Roman" w:cs="Times New Roman"/>
          <w:b w:val="0"/>
          <w:bCs w:val="0"/>
          <w:sz w:val="24"/>
          <w:szCs w:val="24"/>
        </w:rPr>
        <w:t xml:space="preserve">were &lt; </w:t>
      </w:r>
      <w:r w:rsidR="003702DE">
        <w:rPr>
          <w:rFonts w:ascii="Times New Roman" w:hAnsi="Times New Roman" w:cs="Times New Roman"/>
          <w:b w:val="0"/>
          <w:bCs w:val="0"/>
          <w:sz w:val="24"/>
          <w:szCs w:val="24"/>
        </w:rPr>
        <w:t>|</w:t>
      </w:r>
      <w:r w:rsidR="007A13D0">
        <w:rPr>
          <w:rFonts w:ascii="Times New Roman" w:hAnsi="Times New Roman" w:cs="Times New Roman"/>
          <w:b w:val="0"/>
          <w:bCs w:val="0"/>
          <w:sz w:val="24"/>
          <w:szCs w:val="24"/>
        </w:rPr>
        <w:t>.1</w:t>
      </w:r>
      <w:r w:rsidR="003702DE">
        <w:rPr>
          <w:rFonts w:ascii="Times New Roman" w:hAnsi="Times New Roman" w:cs="Times New Roman"/>
          <w:b w:val="0"/>
          <w:bCs w:val="0"/>
          <w:sz w:val="24"/>
          <w:szCs w:val="24"/>
        </w:rPr>
        <w:t xml:space="preserve">|, </w:t>
      </w:r>
      <w:r w:rsidR="00601EC6">
        <w:rPr>
          <w:rFonts w:ascii="Times New Roman" w:hAnsi="Times New Roman" w:cs="Times New Roman"/>
          <w:b w:val="0"/>
          <w:bCs w:val="0"/>
          <w:sz w:val="24"/>
          <w:szCs w:val="24"/>
        </w:rPr>
        <w:t xml:space="preserve">and maximum correlation strengths of </w:t>
      </w:r>
      <w:r w:rsidR="00844A6A">
        <w:rPr>
          <w:rFonts w:ascii="Times New Roman" w:hAnsi="Times New Roman" w:cs="Times New Roman"/>
          <w:b w:val="0"/>
          <w:bCs w:val="0"/>
          <w:i/>
          <w:iCs/>
          <w:sz w:val="24"/>
          <w:szCs w:val="24"/>
        </w:rPr>
        <w:t>r</w:t>
      </w:r>
      <w:r w:rsidR="00844A6A">
        <w:rPr>
          <w:rFonts w:ascii="Times New Roman" w:hAnsi="Times New Roman" w:cs="Times New Roman"/>
          <w:b w:val="0"/>
          <w:bCs w:val="0"/>
          <w:sz w:val="24"/>
          <w:szCs w:val="24"/>
        </w:rPr>
        <w:t>=</w:t>
      </w:r>
      <w:r w:rsidR="00601EC6">
        <w:rPr>
          <w:rFonts w:ascii="Times New Roman" w:hAnsi="Times New Roman" w:cs="Times New Roman"/>
          <w:b w:val="0"/>
          <w:bCs w:val="0"/>
          <w:sz w:val="24"/>
          <w:szCs w:val="24"/>
        </w:rPr>
        <w:t xml:space="preserve">.22 </w:t>
      </w:r>
      <w:r w:rsidR="00844A6A">
        <w:rPr>
          <w:rFonts w:ascii="Times New Roman" w:hAnsi="Times New Roman" w:cs="Times New Roman"/>
          <w:b w:val="0"/>
          <w:bCs w:val="0"/>
          <w:sz w:val="24"/>
          <w:szCs w:val="24"/>
        </w:rPr>
        <w:t>from</w:t>
      </w:r>
      <w:r w:rsidR="00601EC6">
        <w:rPr>
          <w:rFonts w:ascii="Times New Roman" w:hAnsi="Times New Roman" w:cs="Times New Roman"/>
          <w:b w:val="0"/>
          <w:bCs w:val="0"/>
          <w:sz w:val="24"/>
          <w:szCs w:val="24"/>
        </w:rPr>
        <w:t xml:space="preserve"> </w:t>
      </w:r>
      <w:r w:rsidR="005F2408">
        <w:rPr>
          <w:rFonts w:ascii="Times New Roman" w:hAnsi="Times New Roman" w:cs="Times New Roman"/>
          <w:b w:val="0"/>
          <w:bCs w:val="0"/>
          <w:sz w:val="24"/>
          <w:szCs w:val="24"/>
        </w:rPr>
        <w:t>45 comparisons</w:t>
      </w:r>
      <w:r w:rsidR="00153D1C">
        <w:rPr>
          <w:rFonts w:ascii="Times New Roman" w:hAnsi="Times New Roman" w:cs="Times New Roman"/>
          <w:b w:val="0"/>
          <w:bCs w:val="0"/>
          <w:sz w:val="24"/>
          <w:szCs w:val="24"/>
        </w:rPr>
        <w:t xml:space="preserve"> do not indicate strong evidence for true correlation.</w:t>
      </w:r>
      <w:r w:rsidR="005F2408">
        <w:rPr>
          <w:rFonts w:ascii="Times New Roman" w:hAnsi="Times New Roman" w:cs="Times New Roman"/>
          <w:b w:val="0"/>
          <w:bCs w:val="0"/>
          <w:sz w:val="24"/>
          <w:szCs w:val="24"/>
        </w:rPr>
        <w:t xml:space="preserve"> </w:t>
      </w:r>
    </w:p>
    <w:p w14:paraId="37A27ED4" w14:textId="58AF707A" w:rsidR="00893456" w:rsidRDefault="00893456" w:rsidP="00AC559A">
      <w:pPr>
        <w:pStyle w:val="Heading2"/>
        <w:spacing w:line="480" w:lineRule="auto"/>
        <w:rPr>
          <w:rFonts w:ascii="Times New Roman" w:hAnsi="Times New Roman" w:cs="Times New Roman"/>
          <w:sz w:val="24"/>
          <w:szCs w:val="24"/>
        </w:rPr>
      </w:pPr>
    </w:p>
    <w:p w14:paraId="6FE862C1" w14:textId="5D7AEE68" w:rsidR="00893456" w:rsidRDefault="00EC5028" w:rsidP="00AC559A">
      <w:pPr>
        <w:pStyle w:val="Heading2"/>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58248" behindDoc="0" locked="0" layoutInCell="1" allowOverlap="1" wp14:anchorId="7E0ADA2B" wp14:editId="5332A791">
                <wp:simplePos x="0" y="0"/>
                <wp:positionH relativeFrom="column">
                  <wp:posOffset>252095</wp:posOffset>
                </wp:positionH>
                <wp:positionV relativeFrom="paragraph">
                  <wp:posOffset>-259397</wp:posOffset>
                </wp:positionV>
                <wp:extent cx="3525837" cy="2414587"/>
                <wp:effectExtent l="0" t="0" r="0" b="5080"/>
                <wp:wrapNone/>
                <wp:docPr id="14" name="Group 14"/>
                <wp:cNvGraphicFramePr/>
                <a:graphic xmlns:a="http://schemas.openxmlformats.org/drawingml/2006/main">
                  <a:graphicData uri="http://schemas.microsoft.com/office/word/2010/wordprocessingGroup">
                    <wpg:wgp>
                      <wpg:cNvGrpSpPr/>
                      <wpg:grpSpPr>
                        <a:xfrm>
                          <a:off x="0" y="0"/>
                          <a:ext cx="3525837" cy="2414587"/>
                          <a:chOff x="0" y="0"/>
                          <a:chExt cx="3525837" cy="2414587"/>
                        </a:xfrm>
                      </wpg:grpSpPr>
                      <wpg:grpSp>
                        <wpg:cNvPr id="4" name="Group 4"/>
                        <wpg:cNvGrpSpPr/>
                        <wpg:grpSpPr>
                          <a:xfrm>
                            <a:off x="9525" y="0"/>
                            <a:ext cx="3502025" cy="304800"/>
                            <a:chOff x="0" y="0"/>
                            <a:chExt cx="3502025" cy="304800"/>
                          </a:xfrm>
                        </wpg:grpSpPr>
                        <wps:wsp>
                          <wps:cNvPr id="32" name="Text Box 32"/>
                          <wps:cNvSpPr txBox="1"/>
                          <wps:spPr>
                            <a:xfrm>
                              <a:off x="0" y="0"/>
                              <a:ext cx="311150" cy="304800"/>
                            </a:xfrm>
                            <a:prstGeom prst="rect">
                              <a:avLst/>
                            </a:prstGeom>
                            <a:noFill/>
                            <a:ln w="6350">
                              <a:noFill/>
                            </a:ln>
                          </wps:spPr>
                          <wps:txbx>
                            <w:txbxContent>
                              <w:p w14:paraId="2E949B0D" w14:textId="77777777" w:rsidR="00B25423" w:rsidRPr="004C46B9" w:rsidRDefault="00B25423" w:rsidP="00B25423">
                                <w:pPr>
                                  <w:rPr>
                                    <w:b/>
                                    <w:bCs/>
                                  </w:rPr>
                                </w:pPr>
                                <w:r w:rsidRPr="004C46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190875" y="0"/>
                              <a:ext cx="311150" cy="304800"/>
                            </a:xfrm>
                            <a:prstGeom prst="rect">
                              <a:avLst/>
                            </a:prstGeom>
                            <a:noFill/>
                            <a:ln w="6350">
                              <a:noFill/>
                            </a:ln>
                          </wps:spPr>
                          <wps:txbx>
                            <w:txbxContent>
                              <w:p w14:paraId="0B6F3F76" w14:textId="77777777" w:rsidR="00B25423" w:rsidRPr="004C46B9" w:rsidRDefault="00B25423" w:rsidP="00B25423">
                                <w:pPr>
                                  <w:rPr>
                                    <w:b/>
                                    <w:bCs/>
                                  </w:rPr>
                                </w:pPr>
                                <w:r w:rsidRPr="004C46B9">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 name="Group 11"/>
                        <wpg:cNvGrpSpPr/>
                        <wpg:grpSpPr>
                          <a:xfrm>
                            <a:off x="0" y="2100262"/>
                            <a:ext cx="3525837" cy="314325"/>
                            <a:chOff x="0" y="0"/>
                            <a:chExt cx="3525837" cy="314325"/>
                          </a:xfrm>
                        </wpg:grpSpPr>
                        <wps:wsp>
                          <wps:cNvPr id="34" name="Text Box 34"/>
                          <wps:cNvSpPr txBox="1"/>
                          <wps:spPr>
                            <a:xfrm>
                              <a:off x="0" y="0"/>
                              <a:ext cx="311150" cy="304800"/>
                            </a:xfrm>
                            <a:prstGeom prst="rect">
                              <a:avLst/>
                            </a:prstGeom>
                            <a:noFill/>
                            <a:ln w="6350">
                              <a:noFill/>
                            </a:ln>
                          </wps:spPr>
                          <wps:txbx>
                            <w:txbxContent>
                              <w:p w14:paraId="6E57C72E" w14:textId="02511DB0" w:rsidR="00A94A94" w:rsidRPr="004C46B9" w:rsidRDefault="00A94A94" w:rsidP="00A94A94">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214687" y="9525"/>
                              <a:ext cx="311150" cy="304800"/>
                            </a:xfrm>
                            <a:prstGeom prst="rect">
                              <a:avLst/>
                            </a:prstGeom>
                            <a:noFill/>
                            <a:ln w="6350">
                              <a:noFill/>
                            </a:ln>
                          </wps:spPr>
                          <wps:txbx>
                            <w:txbxContent>
                              <w:p w14:paraId="4ABF87BA" w14:textId="1CCED976" w:rsidR="00A94A94" w:rsidRPr="004C46B9" w:rsidRDefault="00A94A94" w:rsidP="00A94A94">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E0ADA2B" id="Group 14" o:spid="_x0000_s1041" style="position:absolute;left:0;text-align:left;margin-left:19.85pt;margin-top:-20.4pt;width:277.6pt;height:190.1pt;z-index:251658248;mso-position-horizontal-relative:text;mso-position-vertical-relative:text" coordsize="35258,24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">
                <v:group id="Group 4" o:spid="_x0000_s1042" style="position:absolute;left:95;width:35020;height:3048" coordsize="35020,3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Text Box 32" o:spid="_x0000_s1043"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2E949B0D" w14:textId="77777777" w:rsidR="00B25423" w:rsidRPr="004C46B9" w:rsidRDefault="00B25423" w:rsidP="00B25423">
                          <w:pPr>
                            <w:rPr>
                              <w:b/>
                              <w:bCs/>
                            </w:rPr>
                          </w:pPr>
                          <w:r w:rsidRPr="004C46B9">
                            <w:rPr>
                              <w:b/>
                              <w:bCs/>
                            </w:rPr>
                            <w:t>A</w:t>
                          </w:r>
                        </w:p>
                      </w:txbxContent>
                    </v:textbox>
                  </v:shape>
                  <v:shape id="Text Box 33" o:spid="_x0000_s1044" type="#_x0000_t202" style="position:absolute;left:31908;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0B6F3F76" w14:textId="77777777" w:rsidR="00B25423" w:rsidRPr="004C46B9" w:rsidRDefault="00B25423" w:rsidP="00B25423">
                          <w:pPr>
                            <w:rPr>
                              <w:b/>
                              <w:bCs/>
                            </w:rPr>
                          </w:pPr>
                          <w:r w:rsidRPr="004C46B9">
                            <w:rPr>
                              <w:b/>
                              <w:bCs/>
                            </w:rPr>
                            <w:t>B</w:t>
                          </w:r>
                        </w:p>
                      </w:txbxContent>
                    </v:textbox>
                  </v:shape>
                </v:group>
                <v:group id="Group 11" o:spid="_x0000_s1045" style="position:absolute;top:21002;width:35258;height:3143" coordsize="35258,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34" o:spid="_x0000_s1046"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6E57C72E" w14:textId="02511DB0" w:rsidR="00A94A94" w:rsidRPr="004C46B9" w:rsidRDefault="00A94A94" w:rsidP="00A94A94">
                          <w:pPr>
                            <w:rPr>
                              <w:b/>
                              <w:bCs/>
                            </w:rPr>
                          </w:pPr>
                          <w:r>
                            <w:rPr>
                              <w:b/>
                              <w:bCs/>
                            </w:rPr>
                            <w:t>C</w:t>
                          </w:r>
                        </w:p>
                      </w:txbxContent>
                    </v:textbox>
                  </v:shape>
                  <v:shape id="Text Box 35" o:spid="_x0000_s1047" type="#_x0000_t202" style="position:absolute;left:32146;top:95;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4ABF87BA" w14:textId="1CCED976" w:rsidR="00A94A94" w:rsidRPr="004C46B9" w:rsidRDefault="00A94A94" w:rsidP="00A94A94">
                          <w:pPr>
                            <w:rPr>
                              <w:b/>
                              <w:bCs/>
                            </w:rPr>
                          </w:pPr>
                          <w:r>
                            <w:rPr>
                              <w:b/>
                              <w:bCs/>
                            </w:rPr>
                            <w:t>D</w:t>
                          </w:r>
                        </w:p>
                      </w:txbxContent>
                    </v:textbox>
                  </v:shape>
                </v:group>
              </v:group>
            </w:pict>
          </mc:Fallback>
        </mc:AlternateContent>
      </w:r>
      <w:r w:rsidR="00893456">
        <w:rPr>
          <w:rFonts w:ascii="Times New Roman" w:hAnsi="Times New Roman" w:cs="Times New Roman"/>
          <w:noProof/>
          <w:sz w:val="24"/>
          <w:szCs w:val="24"/>
        </w:rPr>
        <mc:AlternateContent>
          <mc:Choice Requires="wpg">
            <w:drawing>
              <wp:inline distT="0" distB="0" distL="0" distR="0" wp14:anchorId="1774A946" wp14:editId="3248CAC2">
                <wp:extent cx="6158539" cy="4584898"/>
                <wp:effectExtent l="0" t="0" r="0" b="6350"/>
                <wp:docPr id="38" name="Group 38"/>
                <wp:cNvGraphicFramePr/>
                <a:graphic xmlns:a="http://schemas.openxmlformats.org/drawingml/2006/main">
                  <a:graphicData uri="http://schemas.microsoft.com/office/word/2010/wordprocessingGroup">
                    <wpg:wgp>
                      <wpg:cNvGrpSpPr/>
                      <wpg:grpSpPr>
                        <a:xfrm>
                          <a:off x="0" y="0"/>
                          <a:ext cx="6158539" cy="4584898"/>
                          <a:chOff x="-152409" y="62417"/>
                          <a:chExt cx="6158863" cy="4584898"/>
                        </a:xfrm>
                      </wpg:grpSpPr>
                      <wps:wsp>
                        <wps:cNvPr id="39" name="Text Box 39"/>
                        <wps:cNvSpPr txBox="1"/>
                        <wps:spPr>
                          <a:xfrm>
                            <a:off x="61907" y="4257425"/>
                            <a:ext cx="5944547" cy="389890"/>
                          </a:xfrm>
                          <a:prstGeom prst="rect">
                            <a:avLst/>
                          </a:prstGeom>
                          <a:solidFill>
                            <a:prstClr val="white"/>
                          </a:solidFill>
                          <a:ln>
                            <a:noFill/>
                          </a:ln>
                        </wps:spPr>
                        <wps:txbx>
                          <w:txbxContent>
                            <w:p w14:paraId="2E4FB80D" w14:textId="3DFB871B"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DD3552">
                                <w:rPr>
                                  <w:b/>
                                  <w:bCs/>
                                  <w:i w:val="0"/>
                                  <w:iCs w:val="0"/>
                                  <w:color w:val="auto"/>
                                </w:rPr>
                                <w:t>3</w:t>
                              </w:r>
                              <w:r>
                                <w:rPr>
                                  <w:b/>
                                  <w:bCs/>
                                  <w:i w:val="0"/>
                                  <w:iCs w:val="0"/>
                                  <w:color w:val="auto"/>
                                </w:rPr>
                                <w:t xml:space="preserve">: </w:t>
                              </w:r>
                              <w:r>
                                <w:rPr>
                                  <w:i w:val="0"/>
                                  <w:iCs w:val="0"/>
                                  <w:color w:val="auto"/>
                                </w:rPr>
                                <w:t xml:space="preserve">Edge-level ICC (A), </w:t>
                              </w:r>
                              <w:r w:rsidR="00273D91">
                                <w:rPr>
                                  <w:i w:val="0"/>
                                  <w:iCs w:val="0"/>
                                  <w:color w:val="auto"/>
                                </w:rPr>
                                <w:t>d</w:t>
                              </w:r>
                              <w:r>
                                <w:rPr>
                                  <w:i w:val="0"/>
                                  <w:iCs w:val="0"/>
                                  <w:color w:val="auto"/>
                                </w:rPr>
                                <w:t xml:space="preserve">ifferential </w:t>
                              </w:r>
                              <w:r w:rsidR="00273D91">
                                <w:rPr>
                                  <w:i w:val="0"/>
                                  <w:iCs w:val="0"/>
                                  <w:color w:val="auto"/>
                                </w:rPr>
                                <w:t>p</w:t>
                              </w:r>
                              <w:r>
                                <w:rPr>
                                  <w:i w:val="0"/>
                                  <w:iCs w:val="0"/>
                                  <w:color w:val="auto"/>
                                </w:rPr>
                                <w:t xml:space="preserve">ower (B), </w:t>
                              </w:r>
                              <w:r w:rsidR="004A63A7">
                                <w:rPr>
                                  <w:i w:val="0"/>
                                  <w:iCs w:val="0"/>
                                  <w:color w:val="auto"/>
                                </w:rPr>
                                <w:t>g</w:t>
                              </w:r>
                              <w:r>
                                <w:rPr>
                                  <w:i w:val="0"/>
                                  <w:iCs w:val="0"/>
                                  <w:color w:val="auto"/>
                                </w:rPr>
                                <w:t xml:space="preserve">roup </w:t>
                              </w:r>
                              <w:r w:rsidR="004A63A7">
                                <w:rPr>
                                  <w:i w:val="0"/>
                                  <w:iCs w:val="0"/>
                                  <w:color w:val="auto"/>
                                </w:rPr>
                                <w:t>c</w:t>
                              </w:r>
                              <w:r>
                                <w:rPr>
                                  <w:i w:val="0"/>
                                  <w:iCs w:val="0"/>
                                  <w:color w:val="auto"/>
                                </w:rPr>
                                <w:t xml:space="preserve">onsistency (C), and </w:t>
                              </w:r>
                              <w:r w:rsidR="004A63A7">
                                <w:rPr>
                                  <w:i w:val="0"/>
                                  <w:iCs w:val="0"/>
                                  <w:color w:val="auto"/>
                                </w:rPr>
                                <w:t xml:space="preserve">edge </w:t>
                              </w:r>
                              <w:r w:rsidR="004A63A7" w:rsidRPr="00273D91">
                                <w:rPr>
                                  <w:i w:val="0"/>
                                  <w:iCs w:val="0"/>
                                  <w:color w:val="auto"/>
                                </w:rPr>
                                <w:t>discriminability</w:t>
                              </w:r>
                              <w:r>
                                <w:rPr>
                                  <w:i w:val="0"/>
                                  <w:iCs w:val="0"/>
                                  <w:color w:val="auto"/>
                                </w:rPr>
                                <w:t xml:space="preserve">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0" name="Group 40"/>
                        <wpg:cNvGrpSpPr/>
                        <wpg:grpSpPr>
                          <a:xfrm>
                            <a:off x="-152409" y="62417"/>
                            <a:ext cx="6096644" cy="4115977"/>
                            <a:chOff x="-152417" y="62421"/>
                            <a:chExt cx="6096970" cy="4116285"/>
                          </a:xfrm>
                        </wpg:grpSpPr>
                        <pic:pic xmlns:pic="http://schemas.openxmlformats.org/drawingml/2006/picture">
                          <pic:nvPicPr>
                            <pic:cNvPr id="41" name="Picture 41"/>
                            <pic:cNvPicPr>
                              <a:picLocks noChangeAspect="1"/>
                            </pic:cNvPicPr>
                          </pic:nvPicPr>
                          <pic:blipFill>
                            <a:blip r:embed="rId26" cstate="print">
                              <a:extLst>
                                <a:ext uri="{28A0092B-C50C-407E-A947-70E740481C1C}">
                                  <a14:useLocalDpi xmlns:a14="http://schemas.microsoft.com/office/drawing/2010/main" val="0"/>
                                </a:ext>
                              </a:extLst>
                            </a:blip>
                            <a:srcRect/>
                            <a:stretch/>
                          </pic:blipFill>
                          <pic:spPr>
                            <a:xfrm>
                              <a:off x="-152417" y="2090146"/>
                              <a:ext cx="2881999" cy="2088560"/>
                            </a:xfrm>
                            <a:prstGeom prst="rect">
                              <a:avLst/>
                            </a:prstGeom>
                          </pic:spPr>
                        </pic:pic>
                        <pic:pic xmlns:pic="http://schemas.openxmlformats.org/drawingml/2006/picture">
                          <pic:nvPicPr>
                            <pic:cNvPr id="42" name="Picture 42"/>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a:xfrm>
                              <a:off x="0" y="62421"/>
                              <a:ext cx="2729865" cy="1978278"/>
                            </a:xfrm>
                            <a:prstGeom prst="rect">
                              <a:avLst/>
                            </a:prstGeom>
                          </pic:spPr>
                        </pic:pic>
                        <pic:pic xmlns:pic="http://schemas.openxmlformats.org/drawingml/2006/picture">
                          <pic:nvPicPr>
                            <pic:cNvPr id="43" name="Picture 43"/>
                            <pic:cNvPicPr>
                              <a:picLocks noChangeAspect="1"/>
                            </pic:cNvPicPr>
                          </pic:nvPicPr>
                          <pic:blipFill>
                            <a:blip r:embed="rId28" cstate="print">
                              <a:extLst>
                                <a:ext uri="{28A0092B-C50C-407E-A947-70E740481C1C}">
                                  <a14:useLocalDpi xmlns:a14="http://schemas.microsoft.com/office/drawing/2010/main" val="0"/>
                                </a:ext>
                              </a:extLst>
                            </a:blip>
                            <a:srcRect/>
                            <a:stretch/>
                          </pic:blipFill>
                          <pic:spPr>
                            <a:xfrm>
                              <a:off x="3131459" y="64197"/>
                              <a:ext cx="2813094" cy="2038592"/>
                            </a:xfrm>
                            <a:prstGeom prst="rect">
                              <a:avLst/>
                            </a:prstGeom>
                          </pic:spPr>
                        </pic:pic>
                        <pic:pic xmlns:pic="http://schemas.openxmlformats.org/drawingml/2006/picture">
                          <pic:nvPicPr>
                            <pic:cNvPr id="44" name="Picture 44"/>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a:xfrm>
                              <a:off x="3111233" y="2119733"/>
                              <a:ext cx="2833012" cy="2053026"/>
                            </a:xfrm>
                            <a:prstGeom prst="rect">
                              <a:avLst/>
                            </a:prstGeom>
                          </pic:spPr>
                        </pic:pic>
                      </wpg:grpSp>
                    </wpg:wgp>
                  </a:graphicData>
                </a:graphic>
              </wp:inline>
            </w:drawing>
          </mc:Choice>
          <mc:Fallback>
            <w:pict>
              <v:group w14:anchorId="1774A946" id="Group 38" o:spid="_x0000_s1048" style="width:484.9pt;height:361pt;mso-position-horizontal-relative:char;mso-position-vertical-relative:line" coordorigin="-1524,624" coordsize="61588,45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">
                <v:shape id="Text Box 39" o:spid="_x0000_s1049" type="#_x0000_t202" style="position:absolute;left:619;top:42574;width:594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2E4FB80D" w14:textId="3DFB871B"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DD3552">
                          <w:rPr>
                            <w:b/>
                            <w:bCs/>
                            <w:i w:val="0"/>
                            <w:iCs w:val="0"/>
                            <w:color w:val="auto"/>
                          </w:rPr>
                          <w:t>3</w:t>
                        </w:r>
                        <w:r>
                          <w:rPr>
                            <w:b/>
                            <w:bCs/>
                            <w:i w:val="0"/>
                            <w:iCs w:val="0"/>
                            <w:color w:val="auto"/>
                          </w:rPr>
                          <w:t xml:space="preserve">: </w:t>
                        </w:r>
                        <w:r>
                          <w:rPr>
                            <w:i w:val="0"/>
                            <w:iCs w:val="0"/>
                            <w:color w:val="auto"/>
                          </w:rPr>
                          <w:t xml:space="preserve">Edge-level ICC (A), </w:t>
                        </w:r>
                        <w:r w:rsidR="00273D91">
                          <w:rPr>
                            <w:i w:val="0"/>
                            <w:iCs w:val="0"/>
                            <w:color w:val="auto"/>
                          </w:rPr>
                          <w:t>d</w:t>
                        </w:r>
                        <w:r>
                          <w:rPr>
                            <w:i w:val="0"/>
                            <w:iCs w:val="0"/>
                            <w:color w:val="auto"/>
                          </w:rPr>
                          <w:t xml:space="preserve">ifferential </w:t>
                        </w:r>
                        <w:r w:rsidR="00273D91">
                          <w:rPr>
                            <w:i w:val="0"/>
                            <w:iCs w:val="0"/>
                            <w:color w:val="auto"/>
                          </w:rPr>
                          <w:t>p</w:t>
                        </w:r>
                        <w:r>
                          <w:rPr>
                            <w:i w:val="0"/>
                            <w:iCs w:val="0"/>
                            <w:color w:val="auto"/>
                          </w:rPr>
                          <w:t xml:space="preserve">ower (B), </w:t>
                        </w:r>
                        <w:r w:rsidR="004A63A7">
                          <w:rPr>
                            <w:i w:val="0"/>
                            <w:iCs w:val="0"/>
                            <w:color w:val="auto"/>
                          </w:rPr>
                          <w:t>g</w:t>
                        </w:r>
                        <w:r>
                          <w:rPr>
                            <w:i w:val="0"/>
                            <w:iCs w:val="0"/>
                            <w:color w:val="auto"/>
                          </w:rPr>
                          <w:t xml:space="preserve">roup </w:t>
                        </w:r>
                        <w:r w:rsidR="004A63A7">
                          <w:rPr>
                            <w:i w:val="0"/>
                            <w:iCs w:val="0"/>
                            <w:color w:val="auto"/>
                          </w:rPr>
                          <w:t>c</w:t>
                        </w:r>
                        <w:r>
                          <w:rPr>
                            <w:i w:val="0"/>
                            <w:iCs w:val="0"/>
                            <w:color w:val="auto"/>
                          </w:rPr>
                          <w:t xml:space="preserve">onsistency (C), and </w:t>
                        </w:r>
                        <w:r w:rsidR="004A63A7">
                          <w:rPr>
                            <w:i w:val="0"/>
                            <w:iCs w:val="0"/>
                            <w:color w:val="auto"/>
                          </w:rPr>
                          <w:t xml:space="preserve">edge </w:t>
                        </w:r>
                        <w:r w:rsidR="004A63A7" w:rsidRPr="00273D91">
                          <w:rPr>
                            <w:i w:val="0"/>
                            <w:iCs w:val="0"/>
                            <w:color w:val="auto"/>
                          </w:rPr>
                          <w:t>discriminability</w:t>
                        </w:r>
                        <w:r>
                          <w:rPr>
                            <w:i w:val="0"/>
                            <w:iCs w:val="0"/>
                            <w:color w:val="auto"/>
                          </w:rPr>
                          <w:t xml:space="preserve"> (D) correlated with MDD-HV Cohen’s </w:t>
                        </w:r>
                        <w:r>
                          <w:rPr>
                            <w:color w:val="auto"/>
                          </w:rPr>
                          <w:t>d</w:t>
                        </w:r>
                        <w:r>
                          <w:rPr>
                            <w:i w:val="0"/>
                            <w:iCs w:val="0"/>
                            <w:color w:val="auto"/>
                          </w:rPr>
                          <w:t xml:space="preserve"> effect size. </w:t>
                        </w:r>
                      </w:p>
                    </w:txbxContent>
                  </v:textbox>
                </v:shape>
                <v:group id="Group 40" o:spid="_x0000_s1050" style="position:absolute;left:-1524;top:624;width:60966;height:41159" coordorigin="-1524,624" coordsize="60969,41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51" type="#_x0000_t75" style="position:absolute;left:-1524;top:20901;width:28819;height:20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">
                    <v:imagedata r:id="rId30" o:title=""/>
                  </v:shape>
                  <v:shape id="Picture 42" o:spid="_x0000_s1052" type="#_x0000_t75" style="position:absolute;top:624;width:27298;height:19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">
                    <v:imagedata r:id="rId31" o:title=""/>
                  </v:shape>
                  <v:shape id="Picture 43" o:spid="_x0000_s1053" type="#_x0000_t75" style="position:absolute;left:31314;top:641;width:28131;height:20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">
                    <v:imagedata r:id="rId32" o:title=""/>
                  </v:shape>
                  <v:shape id="Picture 44" o:spid="_x0000_s1054" type="#_x0000_t75" style="position:absolute;left:31112;top:21197;width:28330;height:20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">
                    <v:imagedata r:id="rId33" o:title=""/>
                  </v:shape>
                </v:group>
                <w10:anchorlock/>
              </v:group>
            </w:pict>
          </mc:Fallback>
        </mc:AlternateContent>
      </w:r>
    </w:p>
    <w:p w14:paraId="72E3B520" w14:textId="709F55DC" w:rsidR="00D7506A" w:rsidRPr="00D7506A" w:rsidRDefault="00D7506A" w:rsidP="00AC559A">
      <w:pPr>
        <w:pStyle w:val="Heading2"/>
        <w:spacing w:line="480" w:lineRule="auto"/>
        <w:ind w:left="0"/>
      </w:pPr>
    </w:p>
    <w:p w14:paraId="56B1FBF3" w14:textId="065A7766" w:rsidR="00E45BCE" w:rsidRDefault="004D34D5" w:rsidP="00AC559A">
      <w:pPr>
        <w:spacing w:line="480" w:lineRule="auto"/>
      </w:pPr>
      <w:r>
        <w:rPr>
          <w:b/>
          <w:bCs/>
        </w:rPr>
        <w:t>DISCUSSION</w:t>
      </w:r>
    </w:p>
    <w:p w14:paraId="1DD2906A" w14:textId="4700E963" w:rsidR="002461EE" w:rsidRDefault="008F7DFA" w:rsidP="00AC559A">
      <w:pPr>
        <w:spacing w:line="480" w:lineRule="auto"/>
      </w:pPr>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t xml:space="preserve">through a multifaceted reliability analysis of a </w:t>
      </w:r>
      <w:r w:rsidR="00F74CF3">
        <w:t>clinically relevant population</w:t>
      </w:r>
      <w:r w:rsidR="00FD25E4">
        <w:t>, namely, depressed adolescents</w:t>
      </w:r>
      <w:r w:rsidR="00613747">
        <w:t xml:space="preserve"> over a </w:t>
      </w:r>
      <w:r w:rsidR="00A76901">
        <w:t>four</w:t>
      </w:r>
      <w:r w:rsidR="00613747">
        <w:t>-month and one-year period</w:t>
      </w:r>
      <w:r w:rsidR="00FD25E4">
        <w:t>.</w:t>
      </w:r>
      <w:r w:rsidR="00743A55">
        <w:t xml:space="preserve"> </w:t>
      </w:r>
      <w:r w:rsidR="004323B5" w:rsidRPr="004323B5">
        <w:t xml:space="preserve">Contrary to our hypothesis, depressed adolescents were </w:t>
      </w:r>
      <w:r w:rsidR="003A3EC7">
        <w:t xml:space="preserve">overall </w:t>
      </w:r>
      <w:r w:rsidR="004323B5" w:rsidRPr="004323B5">
        <w:t>not less reliable than their healthy peers.</w:t>
      </w:r>
      <w:r w:rsidR="004323B5">
        <w:t xml:space="preserve"> </w:t>
      </w:r>
      <w:r w:rsidR="002D19F7">
        <w:t xml:space="preserve">Both groups exhibited similarly poor reliability at the univariate (or edge) level but high reliability at the multivariate (or connectome) level. Reliability at </w:t>
      </w:r>
      <w:r w:rsidR="006E2C10">
        <w:t>four months</w:t>
      </w:r>
      <w:r w:rsidR="002D19F7">
        <w:t xml:space="preserve"> and one</w:t>
      </w:r>
      <w:r w:rsidR="006E2C10">
        <w:t xml:space="preserve"> </w:t>
      </w:r>
      <w:r w:rsidR="002D19F7">
        <w:t xml:space="preserve">year were similar, suggesting </w:t>
      </w:r>
      <w:r w:rsidR="007F62B2">
        <w:t xml:space="preserve">that </w:t>
      </w:r>
      <w:r w:rsidR="007B3477">
        <w:t>the interscan interval</w:t>
      </w:r>
      <w:r w:rsidR="00FD5A39">
        <w:t xml:space="preserve"> </w:t>
      </w:r>
      <w:r w:rsidR="0083214B">
        <w:t>ha</w:t>
      </w:r>
      <w:r w:rsidR="00F06EF5">
        <w:t>d</w:t>
      </w:r>
      <w:r w:rsidR="0083214B">
        <w:t xml:space="preserve"> limited impact on</w:t>
      </w:r>
      <w:r w:rsidR="00865D64">
        <w:t xml:space="preserve"> th</w:t>
      </w:r>
      <w:r w:rsidR="0076734F">
        <w:t>e observed reliability</w:t>
      </w:r>
      <w:r w:rsidR="002D19F7">
        <w:t xml:space="preserve">. Importantly, reliability was not </w:t>
      </w:r>
      <w:r w:rsidR="002D19F7">
        <w:lastRenderedPageBreak/>
        <w:t>associated with any clinical symptoms. As reliability bounds statistical power and replication, our results can inform future investigations of biomarkers of mood disorders. Depression has proven one of the most challenging illnesses for reproducible biomarker identification</w:t>
      </w:r>
      <w:r w:rsidR="00C81B9B">
        <w:t>:</w:t>
      </w:r>
      <w:r w:rsidR="002D19F7">
        <w:t xml:space="preserve"> </w:t>
      </w:r>
      <w:r w:rsidR="003F1137">
        <w:t>Symptom presentation is highly heterogenous</w:t>
      </w:r>
      <w:r w:rsidR="00D16A95">
        <w:t xml:space="preserve"> across patients</w:t>
      </w:r>
      <w:r w:rsidR="003F1137">
        <w:t>, and recurring episodes</w:t>
      </w:r>
      <w:r w:rsidR="004B14FC">
        <w:t xml:space="preserve"> </w:t>
      </w:r>
      <w:r w:rsidR="003F1137">
        <w:t>are difficult to predict</w:t>
      </w:r>
      <w:r w:rsidR="00C81B9B">
        <w:t xml:space="preserve"> </w:t>
      </w:r>
      <w:r w:rsidR="00CC5A8A">
        <w:fldChar w:fldCharType="begin"/>
      </w:r>
      <w:r w:rsidR="00CC5A8A">
        <w:instrText xml:space="preserve"> ADDIN ZOTERO_ITEM CSL_CITATION {"citationID":"DjoOPZ3o","properties":{"formattedCitation":"(Fried, 2022; Nielson et al., 2021; WHO, 2017)","plainCitation":"(Fried, 2022; Nielson et al., 2021; WHO, 2017)","noteIndex":0},"citationItems":[{"id":4831,"uris":["http://zotero.org/users/5958044/items/8N4NPX7I"],"itemData":{"id":4831,"type":"article-journal","abstract":"Despite decades of clinical, sociopolitical, and research efforts, progress in understanding and treating mental health problems remains disappointing. I discuss two barriers that have contributed to a problematic oversimplification of mental illness. The first is diagnostic literalism, mistaking mental health problems (complex within-person processes) for the diagnoses by which they are classified (clinically useful idealizations to facilitate treatment selection and prognosis). The second is reductionism, the isolated study of individual elements of mental disorders. I propose conceptualizing people?s mental health states as outcomes emerging from complex systems of biological, psychological, and social elements and show that this systems perspective explains many robust phenomena, including variability within diagnoses, comorbidity among diagnoses, and transdiagnostic risk factors. It helps us understand diagnoses and reductionism as useful epistemological tools for describing the world, rather than ontological convictions about how the world is. It provides new lenses through which to study mental illness (e.g., attractor states, phase transitions), and new levers to treat them (e.g., early warning signals, novel treatment targets). Embracing the complexity of mental health problems requires opening our ivory towers to theories and methods from other fields with rich traditions, including network and systems sciences.","container-title":"Current Directions in Psychological Science","DOI":"10.1177/09637214221114089","ISSN":"0963-7214","journalAbbreviation":"Curr Dir Psychol Sci","language":"en","note":"publisher: SAGE Publications Inc","page":"09637214221114089","source":"SAGE Journals","title":"Studying Mental Health Problems as Systems, Not Syndromes","author":[{"family":"Fried","given":"Eiko I."}],"issued":{"date-parts":[["2022",10,6]]}}},{"id":4547,"uris":["http://zotero.org/users/5958044/items/LEFMIC5G"],"itemData":{"id":4547,"type":"article-journal","container-title":"Biological Psychiatry","DOI":"10.1016/j.biopsych.2020.06.012","ISSN":"0006-3223, 1873-2402","issue":"2","journalAbbreviation":"Biological Psychiatry","language":"English","license":"All rights reserved","note":"publisher: Elsevier\nPMID: 32797941","page":"134-143","source":"www.biologicalpsychiatryjournal.com","title":"Great Expectations: A Critical Review of and Suggestions for the Study of Reward Processing as a Cause and Predictor of Depression","title-short":"Great Expectations","volume":"89","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issued":{"date-parts":[["2021",1,15]]}}},{"id":4583,"uris":["http://zotero.org/users/5958044/items/5KI67LNI"],"itemData":{"id":4583,"type":"report","genre":"Technical documents","page":"24 p.","publisher":"World Health Organization","title":"Depression and other common mental disorders: global health estimates","author":[{"family":"WHO","given":""}],"issued":{"date-parts":[["2017"]]}}}],"schema":"https://github.com/citation-style-language/schema/raw/master/csl-citation.json"} </w:instrText>
      </w:r>
      <w:r w:rsidR="00CC5A8A">
        <w:fldChar w:fldCharType="separate"/>
      </w:r>
      <w:r w:rsidR="00CC5A8A" w:rsidRPr="00CC5A8A">
        <w:t>(Fried, 2022; Nielson et al., 2021; WHO, 2017)</w:t>
      </w:r>
      <w:r w:rsidR="00CC5A8A">
        <w:fldChar w:fldCharType="end"/>
      </w:r>
      <w:r w:rsidR="003F1137">
        <w:t xml:space="preserve">. </w:t>
      </w:r>
      <w:r w:rsidR="00681F43">
        <w:t xml:space="preserve">Our results suggest that despite these sources of variance, </w:t>
      </w:r>
      <w:r w:rsidR="0064207A">
        <w:t xml:space="preserve">the reliability of fMRI functional connectivity </w:t>
      </w:r>
      <w:r w:rsidR="005A075A">
        <w:t xml:space="preserve">is </w:t>
      </w:r>
      <w:r w:rsidR="005B4EBE">
        <w:t xml:space="preserve">unaffected. As a result, </w:t>
      </w:r>
      <w:r w:rsidR="00A956D4">
        <w:t xml:space="preserve">functional connectivity </w:t>
      </w:r>
      <w:r w:rsidR="002D1F49">
        <w:t>may hold potential for</w:t>
      </w:r>
      <w:r w:rsidR="00614EA0">
        <w:t xml:space="preserve"> identifying</w:t>
      </w:r>
      <w:r w:rsidR="002D1F49">
        <w:t xml:space="preserve"> reproducible biomarkers of depression and similar illnesses, especially </w:t>
      </w:r>
      <w:r w:rsidR="00BD131D">
        <w:t>with multivariate methods</w:t>
      </w:r>
      <w:r w:rsidR="003C0EDD">
        <w:t xml:space="preserve"> that can improve reliability.</w:t>
      </w:r>
    </w:p>
    <w:p w14:paraId="15462F77" w14:textId="6FB9FA76" w:rsidR="001D4230" w:rsidRDefault="001D4230" w:rsidP="00AC559A">
      <w:pPr>
        <w:spacing w:line="480" w:lineRule="auto"/>
      </w:pPr>
    </w:p>
    <w:p w14:paraId="3F9B5092" w14:textId="77777777" w:rsidR="00FE05B3" w:rsidRDefault="00FE05B3" w:rsidP="00AC559A">
      <w:pPr>
        <w:spacing w:line="480" w:lineRule="auto"/>
      </w:pPr>
      <w:r>
        <w:rPr>
          <w:b/>
          <w:bCs/>
        </w:rPr>
        <w:t>Both groups have poor univariate reliability but high multivariate reliability</w:t>
      </w:r>
    </w:p>
    <w:p w14:paraId="5A907BEA" w14:textId="140C949B" w:rsidR="00DF45D1" w:rsidRDefault="00FE05B3" w:rsidP="00AC559A">
      <w:pPr>
        <w:spacing w:line="480" w:lineRule="auto"/>
        <w:rPr>
          <w:szCs w:val="24"/>
        </w:rPr>
      </w:pPr>
      <w:r>
        <w:rPr>
          <w:szCs w:val="24"/>
        </w:rPr>
        <w:t xml:space="preserve">Our findings are consistent with previous work that has found resting state connectivity to be unreliable at the edge level. </w:t>
      </w:r>
      <w:r w:rsidR="00E85BD8">
        <w:rPr>
          <w:szCs w:val="24"/>
        </w:rPr>
        <w:t xml:space="preserve">A review by </w:t>
      </w:r>
      <w:r w:rsidR="00E85BD8">
        <w:rPr>
          <w:szCs w:val="24"/>
        </w:rPr>
        <w:fldChar w:fldCharType="begin"/>
      </w:r>
      <w:r w:rsidR="00E85BD8">
        <w:rPr>
          <w:szCs w:val="24"/>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E85BD8">
        <w:rPr>
          <w:szCs w:val="24"/>
        </w:rPr>
        <w:fldChar w:fldCharType="separate"/>
      </w:r>
      <w:r w:rsidR="00E85BD8" w:rsidRPr="00D141B1">
        <w:t>Noble et al.</w:t>
      </w:r>
      <w:r w:rsidR="00E85BD8">
        <w:t xml:space="preserve"> (</w:t>
      </w:r>
      <w:r w:rsidR="00E85BD8" w:rsidRPr="00D141B1">
        <w:t>2019)</w:t>
      </w:r>
      <w:r w:rsidR="00E85BD8">
        <w:rPr>
          <w:szCs w:val="24"/>
        </w:rPr>
        <w:fldChar w:fldCharType="end"/>
      </w:r>
      <w:r w:rsidR="00E85BD8">
        <w:rPr>
          <w:szCs w:val="24"/>
        </w:rPr>
        <w:t xml:space="preserve"> found the average ICC of resting state reliability to be 0.29 (</w:t>
      </w:r>
      <w:r w:rsidR="00E85BD8" w:rsidRPr="002B0F54">
        <w:rPr>
          <w:szCs w:val="24"/>
        </w:rPr>
        <w:t>95% CI = 0.23</w:t>
      </w:r>
      <w:r w:rsidR="00E85BD8">
        <w:rPr>
          <w:szCs w:val="24"/>
        </w:rPr>
        <w:t>-</w:t>
      </w:r>
      <w:r w:rsidR="00E85BD8" w:rsidRPr="002B0F54">
        <w:rPr>
          <w:szCs w:val="24"/>
        </w:rPr>
        <w:t>0.36</w:t>
      </w:r>
      <w:r w:rsidR="00E85BD8">
        <w:rPr>
          <w:szCs w:val="24"/>
        </w:rPr>
        <w:t>) across 25 studies.</w:t>
      </w:r>
    </w:p>
    <w:p w14:paraId="27AA1C4D" w14:textId="77777777" w:rsidR="00DF45D1" w:rsidRDefault="00DF45D1" w:rsidP="00AC559A">
      <w:pPr>
        <w:spacing w:line="480" w:lineRule="auto"/>
        <w:rPr>
          <w:szCs w:val="24"/>
        </w:rPr>
      </w:pPr>
    </w:p>
    <w:p w14:paraId="440C876B" w14:textId="63644D1E" w:rsidR="00DF45D1" w:rsidRDefault="00DF45D1" w:rsidP="00AC559A">
      <w:pPr>
        <w:spacing w:line="480" w:lineRule="auto"/>
        <w:rPr>
          <w:szCs w:val="24"/>
        </w:rPr>
      </w:pPr>
      <w:r>
        <w:rPr>
          <w:szCs w:val="24"/>
        </w:rPr>
        <w:t xml:space="preserve">The observed ICC values provide further evidence for the low univariate reliability of fMRI functional connectivity </w:t>
      </w:r>
      <w:r>
        <w:rPr>
          <w:szCs w:val="24"/>
        </w:rPr>
        <w:fldChar w:fldCharType="begin"/>
      </w:r>
      <w:r>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Cs w:val="24"/>
        </w:rPr>
        <w:fldChar w:fldCharType="separate"/>
      </w:r>
      <w:r w:rsidRPr="00C63453">
        <w:t>(Noble et al., 2019)</w:t>
      </w:r>
      <w:r>
        <w:rPr>
          <w:szCs w:val="24"/>
        </w:rPr>
        <w:fldChar w:fldCharType="end"/>
      </w:r>
      <w:r>
        <w:rPr>
          <w:szCs w:val="24"/>
        </w:rPr>
        <w:t xml:space="preserve">. </w:t>
      </w:r>
      <w:r w:rsidR="007177F2">
        <w:rPr>
          <w:szCs w:val="24"/>
        </w:rPr>
        <w:t xml:space="preserve">Although </w:t>
      </w:r>
      <w:r>
        <w:rPr>
          <w:szCs w:val="24"/>
        </w:rPr>
        <w:t xml:space="preserve">reliability does not necessarily </w:t>
      </w:r>
      <w:r w:rsidR="007177F2">
        <w:rPr>
          <w:szCs w:val="24"/>
        </w:rPr>
        <w:t>confer</w:t>
      </w:r>
      <w:r>
        <w:rPr>
          <w:szCs w:val="24"/>
        </w:rPr>
        <w:t xml:space="preserve"> </w:t>
      </w:r>
      <w:r w:rsidR="003B5104">
        <w:rPr>
          <w:szCs w:val="24"/>
        </w:rPr>
        <w:t>validity</w:t>
      </w:r>
      <w:r>
        <w:rPr>
          <w:szCs w:val="24"/>
        </w:rPr>
        <w:t>, low reliability places a ceiling on observable effect sizes, increasing type II</w:t>
      </w:r>
      <w:r w:rsidR="00811A69">
        <w:rPr>
          <w:szCs w:val="24"/>
        </w:rPr>
        <w:t xml:space="preserve"> error</w:t>
      </w:r>
      <w:r w:rsidR="00D93809">
        <w:rPr>
          <w:szCs w:val="24"/>
        </w:rPr>
        <w:t xml:space="preserve">. </w:t>
      </w:r>
      <w:r w:rsidR="00022AAE">
        <w:rPr>
          <w:szCs w:val="24"/>
        </w:rPr>
        <w:t xml:space="preserve">As a result, </w:t>
      </w:r>
      <w:r w:rsidR="00C45B5D">
        <w:rPr>
          <w:szCs w:val="24"/>
        </w:rPr>
        <w:t xml:space="preserve">certain </w:t>
      </w:r>
      <w:r w:rsidR="00022AAE">
        <w:rPr>
          <w:szCs w:val="24"/>
        </w:rPr>
        <w:t xml:space="preserve">univariate analyses </w:t>
      </w:r>
      <w:r w:rsidR="00C45B5D">
        <w:rPr>
          <w:szCs w:val="24"/>
        </w:rPr>
        <w:t>can</w:t>
      </w:r>
      <w:r w:rsidR="00275C4A">
        <w:rPr>
          <w:szCs w:val="24"/>
        </w:rPr>
        <w:t xml:space="preserve"> </w:t>
      </w:r>
      <w:r w:rsidR="00C45B5D">
        <w:rPr>
          <w:szCs w:val="24"/>
        </w:rPr>
        <w:t>provide misleading results that fail to replicate</w:t>
      </w:r>
      <w:r w:rsidR="00BC7166">
        <w:rPr>
          <w:szCs w:val="24"/>
        </w:rPr>
        <w:t xml:space="preserve"> without thousands of participants</w:t>
      </w:r>
      <w:r w:rsidR="00C45B5D">
        <w:rPr>
          <w:szCs w:val="24"/>
        </w:rPr>
        <w:t xml:space="preserve"> </w:t>
      </w:r>
      <w:r w:rsidR="00C45B5D">
        <w:rPr>
          <w:szCs w:val="24"/>
        </w:rPr>
        <w:fldChar w:fldCharType="begin"/>
      </w:r>
      <w:r w:rsidR="00C45B5D">
        <w:rPr>
          <w:szCs w:val="24"/>
        </w:rPr>
        <w:instrText xml:space="preserve"> ADDIN ZOTERO_ITEM CSL_CITATION {"citationID":"c0Bi74YO","properties":{"formattedCitation":"(Marek et al., 2022)","plainCitation":"(Marek et al., 2022)","noteIndex":0},"citationItems":[{"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00C45B5D">
        <w:rPr>
          <w:szCs w:val="24"/>
        </w:rPr>
        <w:fldChar w:fldCharType="separate"/>
      </w:r>
      <w:r w:rsidR="00C45B5D" w:rsidRPr="00C45B5D">
        <w:t>(Marek et al., 2022)</w:t>
      </w:r>
      <w:r w:rsidR="00C45B5D">
        <w:rPr>
          <w:szCs w:val="24"/>
        </w:rPr>
        <w:fldChar w:fldCharType="end"/>
      </w:r>
      <w:r w:rsidR="00BC7166">
        <w:rPr>
          <w:szCs w:val="24"/>
        </w:rPr>
        <w:t>.</w:t>
      </w:r>
    </w:p>
    <w:p w14:paraId="4038DFD5" w14:textId="3FB97D46" w:rsidR="00F97BE5" w:rsidRDefault="00F97BE5" w:rsidP="00AC559A">
      <w:pPr>
        <w:spacing w:line="480" w:lineRule="auto"/>
        <w:rPr>
          <w:szCs w:val="24"/>
        </w:rPr>
      </w:pPr>
    </w:p>
    <w:p w14:paraId="4A07B69A" w14:textId="0A6DD215" w:rsidR="00F97BE5" w:rsidRDefault="00F97BE5" w:rsidP="00AC559A">
      <w:pPr>
        <w:spacing w:line="480" w:lineRule="auto"/>
        <w:rPr>
          <w:szCs w:val="24"/>
        </w:rPr>
      </w:pPr>
      <w:r>
        <w:rPr>
          <w:szCs w:val="24"/>
        </w:rPr>
        <w:t>Discriminability suggested high reliability</w:t>
      </w:r>
      <w:r w:rsidR="00BC7166">
        <w:rPr>
          <w:szCs w:val="24"/>
        </w:rPr>
        <w:t xml:space="preserve"> comparable to </w:t>
      </w:r>
      <w:r>
        <w:rPr>
          <w:szCs w:val="24"/>
        </w:rPr>
        <w:t xml:space="preserve">ICCs in the “excellent” range. While the relationship between power and reliability is dependent on the specific analysis performed, higher discriminability is associated with improved power </w:t>
      </w:r>
      <w:r>
        <w:rPr>
          <w:szCs w:val="24"/>
        </w:rPr>
        <w:fldChar w:fldCharType="begin"/>
      </w:r>
      <w:r>
        <w:rPr>
          <w:szCs w:val="24"/>
        </w:rPr>
        <w:instrText xml:space="preserve"> ADDIN ZOTERO_ITEM CSL_CITATION {"citationID":"cHPx2pY1","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Pr>
          <w:szCs w:val="24"/>
        </w:rPr>
        <w:fldChar w:fldCharType="separate"/>
      </w:r>
      <w:r w:rsidRPr="00395B3B">
        <w:t>(Bridgeford et al., 2021)</w:t>
      </w:r>
      <w:r>
        <w:rPr>
          <w:szCs w:val="24"/>
        </w:rPr>
        <w:fldChar w:fldCharType="end"/>
      </w:r>
      <w:r>
        <w:rPr>
          <w:szCs w:val="24"/>
        </w:rPr>
        <w:t xml:space="preserve">. We find </w:t>
      </w:r>
      <w:r>
        <w:rPr>
          <w:szCs w:val="24"/>
        </w:rPr>
        <w:lastRenderedPageBreak/>
        <w:t xml:space="preserve">support for discriminability as a multivariate reliability metric that captures a level of stability within the connectome and is robust to noise. The high multivariate reliability observed here supports previous recommendations that shifting towards multivariate methods can improve reproducibility </w:t>
      </w:r>
      <w:r>
        <w:rPr>
          <w:szCs w:val="24"/>
        </w:rPr>
        <w:fldChar w:fldCharType="begin"/>
      </w:r>
      <w:r>
        <w:rPr>
          <w:szCs w:val="24"/>
        </w:rPr>
        <w:instrText xml:space="preserve"> ADDIN ZOTERO_ITEM CSL_CITATION {"citationID":"GY52dapQ","properties":{"formattedCitation":"(Finn &amp; Rosenberg, 2021; Kragel et al., 2021; Marek et al., 2022; Tetereva et al., 2022)","plainCitation":"(Finn &amp; Rosenberg, 2021; Kragel et al., 2021; Marek et al., 2022; Tetereva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744,"uris":["http://zotero.org/users/5958044/items/T3S2JAB5"],"itemData":{"id":4744,"type":"article-journal","container-title":"Psychological Science","DOI":"10.1177/0956797621989730","ISSN":"0956-7976","issue":"4","journalAbbreviation":"Psychol Sci","language":"en","note":"publisher: SAGE Publications Inc","page":"622-626","source":"SAGE Journals","title":"Functional MRI Can Be Highly Reliable, but It Depends on What You Measure: A Commentary on Elliott et al. (2020)","title-short":"Functional MRI Can Be Highly Reliable, but It Depends on What You Measure","volume":"32","author":[{"family":"Kragel","given":"Philip A."},{"family":"Han","given":"Xiaochun"},{"family":"Kraynak","given":"Thomas E."},{"family":"Gianaros","given":"Peter J."},{"family":"Wager","given":"Tor D."}],"issued":{"date-parts":[["2021",4,1]]}}},{"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label":"page"},{"id":4746,"uris":["http://zotero.org/users/5958044/items/NY26PAP9"],"itemData":{"id":4746,"type":"article-journal","abstract":"Capturing individual differences in cognition is central to human neuroscience. Yet our ability to estimate cognitive abilities via brain MRI is still poor in both prediction and reliability. Our study tested if this inability can be improved by integrating MRI signals across the whole brain and across modalities, including task-based functional MRI (tfMRI) of different tasks along with other non-task MRI modalities, such as structural MRI, resting-state functional connectivity. Using the Human Connectome Project (n = 873, 473 females, after quality control), we directly compared predictive models comprising different sets of MRI modalities (e.g., seven tasks vs. non-task modalities). We applied two approaches to integrate multimodal MRI, stacked vs. flat models, and implemented 16 combinations of machine-learning algorithms. The stacked model integrating all modalities via stacking Elastic Net provided the best prediction (r = 0.57), relatively to other models tested, as well as excellent test-retest reliability (ICC=</w:instrText>
      </w:r>
      <w:r>
        <w:rPr>
          <w:rFonts w:ascii="Cambria Math" w:hAnsi="Cambria Math" w:cs="Cambria Math"/>
          <w:szCs w:val="24"/>
        </w:rPr>
        <w:instrText>∼</w:instrText>
      </w:r>
      <w:r>
        <w:rPr>
          <w:szCs w:val="24"/>
        </w:rPr>
        <w:instrText>.85) in capturing general cognitive abilities. Importantly, compared to the stacked model integrating across non-task modalities (r = 0.27), the stacked model integrating tfMRI across tasks led to significantly higher prediction (r = 0.56) while still providing excellent test-retest reliability (ICC=</w:instrText>
      </w:r>
      <w:r>
        <w:rPr>
          <w:rFonts w:ascii="Cambria Math" w:hAnsi="Cambria Math" w:cs="Cambria Math"/>
          <w:szCs w:val="24"/>
        </w:rPr>
        <w:instrText>∼</w:instrText>
      </w:r>
      <w:r>
        <w:rPr>
          <w:szCs w:val="24"/>
        </w:rPr>
        <w:instrText xml:space="preserve">.83). The stacked model integrating tfMRI across tasks was driven by frontal and parietal areas and by tasks that are cognition-related (working-memory, relational processing, and language). This result is consistent with the parieto-frontal integration theory of intelligence. Accordingly, our results contradict the recently popular notion that tfMRI is not reliable enough to capture individual differences in cognition. Instead, our study suggests that tfMRI, when used appropriately (i.e., by drawing information across the whole brain and across tasks and by integrating with other modalities), provides predictive and reliable sources of information for individual differences in cognitive abilities, more so than non-task modalities.","container-title":"NeuroImage","DOI":"10.1016/j.neuroimage.2022.119588","ISSN":"1095-9572","journalAbbreviation":"Neuroimage","language":"eng","note":"PMID: 36057404","page":"119588","source":"PubMed","title":"Capturing brain-cognition relationship: Integrating task-based fMRI across tasks markedly boosts prediction and test-retest reliability","title-short":"Capturing brain-cognition relationship","volume":"263","author":[{"family":"Tetereva","given":"Alina"},{"family":"Li","given":"Jean"},{"family":"Deng","given":"Jeremiah D."},{"family":"Stringaris","given":"Argyris"},{"family":"Pat","given":"Narun"}],"issued":{"date-parts":[["2022",8,31]]}}}],"schema":"https://github.com/citation-style-language/schema/raw/master/csl-citation.json"} </w:instrText>
      </w:r>
      <w:r>
        <w:rPr>
          <w:szCs w:val="24"/>
        </w:rPr>
        <w:fldChar w:fldCharType="separate"/>
      </w:r>
      <w:r w:rsidRPr="00A339E9">
        <w:t>(Finn &amp; Rosenberg, 2021; Kragel et al., 2021; Marek et al., 2022; Tetereva et al., 2022)</w:t>
      </w:r>
      <w:r>
        <w:rPr>
          <w:szCs w:val="24"/>
        </w:rPr>
        <w:fldChar w:fldCharType="end"/>
      </w:r>
      <w:r>
        <w:rPr>
          <w:szCs w:val="24"/>
        </w:rPr>
        <w:t xml:space="preserve">. Multivariate reliability in functional connectivity may be higher than univariate due to high-dimensionality variance structures in the connectome. Whereas a single edge may be unreliable, zooming out and looking at the larger picture can reveal stable patterns. And while these approaches may reduce interpretability or effect localization, this consequence is typically modest compared to the increase in power </w:t>
      </w:r>
      <w:r>
        <w:rPr>
          <w:szCs w:val="24"/>
        </w:rPr>
        <w:fldChar w:fldCharType="begin"/>
      </w:r>
      <w:r w:rsidR="007D5ECB">
        <w:rPr>
          <w:szCs w:val="24"/>
        </w:rPr>
        <w:instrText xml:space="preserve"> ADDIN ZOTERO_ITEM CSL_CITATION {"citationID":"UHTPVjN6","properties":{"formattedCitation":"(Noble et al., 2022)","plainCitation":"(Noble et al., 2022)","noteIndex":0},"citationItems":[{"id":"EJfsIIpj/HHjzRyHb","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7D5ECB">
        <w:rPr>
          <w:rFonts w:ascii="Cambria Math" w:hAnsi="Cambria Math" w:cs="Cambria Math"/>
          <w:szCs w:val="24"/>
        </w:rPr>
        <w:instrText>∼</w:instrText>
      </w:r>
      <w:r w:rsidR="007D5ECB">
        <w:rPr>
          <w:szCs w:val="24"/>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Pr>
          <w:szCs w:val="24"/>
        </w:rPr>
        <w:fldChar w:fldCharType="separate"/>
      </w:r>
      <w:r w:rsidRPr="00A42E25">
        <w:t>(Noble et al., 2022)</w:t>
      </w:r>
      <w:r>
        <w:rPr>
          <w:szCs w:val="24"/>
        </w:rPr>
        <w:fldChar w:fldCharType="end"/>
      </w:r>
      <w:r>
        <w:rPr>
          <w:szCs w:val="24"/>
        </w:rPr>
        <w:t xml:space="preserve">. </w:t>
      </w:r>
    </w:p>
    <w:p w14:paraId="6969EB68" w14:textId="77777777" w:rsidR="00FE05B3" w:rsidRDefault="00FE05B3" w:rsidP="00AC559A">
      <w:pPr>
        <w:spacing w:line="480" w:lineRule="auto"/>
        <w:rPr>
          <w:szCs w:val="24"/>
        </w:rPr>
      </w:pPr>
    </w:p>
    <w:p w14:paraId="7E49F9FE" w14:textId="23EFFE97" w:rsidR="00FE05B3" w:rsidRDefault="00FE05B3" w:rsidP="00AC559A">
      <w:pPr>
        <w:spacing w:line="480" w:lineRule="auto"/>
        <w:rPr>
          <w:szCs w:val="24"/>
        </w:rPr>
      </w:pPr>
      <w:r>
        <w:rPr>
          <w:szCs w:val="24"/>
        </w:rPr>
        <w:t xml:space="preserve">Directly comparing fingerprinting across populations is difficult due to substantial impacts from sample size, scan length, and age </w:t>
      </w:r>
      <w:r>
        <w:rPr>
          <w:szCs w:val="24"/>
        </w:rPr>
        <w:fldChar w:fldCharType="begin"/>
      </w:r>
      <w:r>
        <w:rPr>
          <w:szCs w:val="24"/>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Pr>
          <w:szCs w:val="24"/>
        </w:rPr>
        <w:fldChar w:fldCharType="separate"/>
      </w:r>
      <w:r w:rsidRPr="003511BB">
        <w:t>(Horien et al., 2018; Waller et al., 2017)</w:t>
      </w:r>
      <w:r>
        <w:rPr>
          <w:szCs w:val="24"/>
        </w:rPr>
        <w:fldChar w:fldCharType="end"/>
      </w:r>
      <w:r>
        <w:rPr>
          <w:szCs w:val="24"/>
        </w:rPr>
        <w:t xml:space="preserve">. However, a meta-analysis of four datasets by </w:t>
      </w:r>
      <w:proofErr w:type="spellStart"/>
      <w:r>
        <w:rPr>
          <w:szCs w:val="24"/>
        </w:rPr>
        <w:t>Horien</w:t>
      </w:r>
      <w:proofErr w:type="spellEnd"/>
      <w:r>
        <w:rPr>
          <w:szCs w:val="24"/>
        </w:rPr>
        <w:t xml:space="preserve"> et al. </w:t>
      </w:r>
      <w:r>
        <w:rPr>
          <w:szCs w:val="24"/>
        </w:rPr>
        <w:fldChar w:fldCharType="begin"/>
      </w:r>
      <w:r>
        <w:rPr>
          <w:szCs w:val="24"/>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Pr>
          <w:szCs w:val="24"/>
        </w:rPr>
        <w:fldChar w:fldCharType="separate"/>
      </w:r>
      <w:r>
        <w:t>(</w:t>
      </w:r>
      <w:r w:rsidRPr="00982869">
        <w:t>2019)</w:t>
      </w:r>
      <w:r>
        <w:rPr>
          <w:szCs w:val="24"/>
        </w:rPr>
        <w:fldChar w:fldCharType="end"/>
      </w:r>
      <w:r>
        <w:rPr>
          <w:szCs w:val="24"/>
        </w:rPr>
        <w:t xml:space="preserve"> found similar fingerprinting index values in an adolescent dataset of a similar size. </w:t>
      </w:r>
      <w:r w:rsidR="00D30420">
        <w:rPr>
          <w:szCs w:val="24"/>
        </w:rPr>
        <w:t xml:space="preserve">Fingerprinting is sensitive to motion and other sources of noise, </w:t>
      </w:r>
      <w:r w:rsidR="00B91B1B">
        <w:rPr>
          <w:szCs w:val="24"/>
        </w:rPr>
        <w:t xml:space="preserve">which tend to be </w:t>
      </w:r>
      <w:r w:rsidR="00C55426">
        <w:rPr>
          <w:szCs w:val="24"/>
        </w:rPr>
        <w:t xml:space="preserve">amplified in younger populations. However, we did not observe an association between motion and fingerprinting after </w:t>
      </w:r>
      <w:r w:rsidR="00826477">
        <w:rPr>
          <w:szCs w:val="24"/>
        </w:rPr>
        <w:t>preprocessing</w:t>
      </w:r>
      <w:r w:rsidR="001665DC">
        <w:rPr>
          <w:szCs w:val="24"/>
        </w:rPr>
        <w:t>.</w:t>
      </w:r>
      <w:r w:rsidR="00826477">
        <w:rPr>
          <w:szCs w:val="24"/>
        </w:rPr>
        <w:t xml:space="preserve"> </w:t>
      </w:r>
    </w:p>
    <w:p w14:paraId="6D0DA5B7" w14:textId="77777777" w:rsidR="00FE05B3" w:rsidRDefault="00FE05B3" w:rsidP="00AC559A">
      <w:pPr>
        <w:spacing w:line="480" w:lineRule="auto"/>
        <w:rPr>
          <w:b/>
          <w:bCs/>
          <w:szCs w:val="24"/>
        </w:rPr>
      </w:pPr>
    </w:p>
    <w:p w14:paraId="0F75E4E9" w14:textId="3DB53DB9" w:rsidR="00576D68" w:rsidRDefault="00576D68" w:rsidP="00AC559A">
      <w:pPr>
        <w:spacing w:line="480" w:lineRule="auto"/>
        <w:rPr>
          <w:b/>
          <w:bCs/>
          <w:szCs w:val="24"/>
        </w:rPr>
      </w:pPr>
      <w:r>
        <w:rPr>
          <w:b/>
          <w:bCs/>
          <w:szCs w:val="24"/>
        </w:rPr>
        <w:t>Functional connectomes in depressed adolescents are as reliable as in healthy adolescents</w:t>
      </w:r>
    </w:p>
    <w:p w14:paraId="74047D37" w14:textId="3F9F61E2" w:rsidR="00E865C5" w:rsidRDefault="005A0709" w:rsidP="00AC559A">
      <w:pPr>
        <w:spacing w:line="480" w:lineRule="auto"/>
        <w:rPr>
          <w:szCs w:val="24"/>
        </w:rPr>
      </w:pPr>
      <w:r w:rsidRPr="005A0709">
        <w:rPr>
          <w:szCs w:val="24"/>
        </w:rPr>
        <w:t>While both groups had similar univariate and multivariate reliability, we observed greater univariate ICC in depressed adolescents. The greatest differences occurred in the frontoparietal and visual association networks. This observation could be the result of increased correlated noise</w:t>
      </w:r>
      <w:r w:rsidR="00D10D8A">
        <w:rPr>
          <w:szCs w:val="24"/>
        </w:rPr>
        <w:t xml:space="preserve">, though </w:t>
      </w:r>
      <w:r w:rsidRPr="005A0709">
        <w:rPr>
          <w:szCs w:val="24"/>
        </w:rPr>
        <w:t xml:space="preserve">we did not observe an association between motion and ICC. Delayed frontal cortex development has been observed in depressed adolescents (Straub et al., 2019), which could </w:t>
      </w:r>
      <w:r w:rsidRPr="005A0709">
        <w:rPr>
          <w:szCs w:val="24"/>
        </w:rPr>
        <w:lastRenderedPageBreak/>
        <w:t>decrease within-subject variance</w:t>
      </w:r>
      <w:r w:rsidR="00E6325C">
        <w:rPr>
          <w:szCs w:val="24"/>
        </w:rPr>
        <w:t xml:space="preserve">. </w:t>
      </w:r>
      <w:r w:rsidR="00DD22AB">
        <w:rPr>
          <w:szCs w:val="24"/>
        </w:rPr>
        <w:t xml:space="preserve">Nonetheless, </w:t>
      </w:r>
      <w:r w:rsidR="0001224A">
        <w:rPr>
          <w:szCs w:val="24"/>
        </w:rPr>
        <w:t>the small effect size of this difference in combination with</w:t>
      </w:r>
      <w:r w:rsidR="00F61C9E">
        <w:rPr>
          <w:szCs w:val="24"/>
        </w:rPr>
        <w:t xml:space="preserve"> the multivariate and </w:t>
      </w:r>
      <w:r w:rsidR="00B77A51">
        <w:rPr>
          <w:szCs w:val="24"/>
        </w:rPr>
        <w:t xml:space="preserve">individual-level results indicate that </w:t>
      </w:r>
      <w:r w:rsidR="00AE70C6">
        <w:rPr>
          <w:szCs w:val="24"/>
        </w:rPr>
        <w:t xml:space="preserve">this is unlikely to be a </w:t>
      </w:r>
      <w:r w:rsidR="0092319F">
        <w:rPr>
          <w:szCs w:val="24"/>
        </w:rPr>
        <w:t xml:space="preserve">reproducible </w:t>
      </w:r>
      <w:r w:rsidR="00AE70C6">
        <w:rPr>
          <w:szCs w:val="24"/>
        </w:rPr>
        <w:t>effect of depression</w:t>
      </w:r>
      <w:r w:rsidR="00ED2E32">
        <w:rPr>
          <w:szCs w:val="24"/>
        </w:rPr>
        <w:t xml:space="preserve"> on ICC.</w:t>
      </w:r>
    </w:p>
    <w:p w14:paraId="29400AFF" w14:textId="77777777" w:rsidR="005A0709" w:rsidRDefault="005A0709" w:rsidP="00AC559A">
      <w:pPr>
        <w:spacing w:line="480" w:lineRule="auto"/>
        <w:rPr>
          <w:szCs w:val="24"/>
        </w:rPr>
      </w:pPr>
    </w:p>
    <w:p w14:paraId="4CCA7EF9" w14:textId="76B43B39" w:rsidR="00576D68" w:rsidRDefault="00A23A33" w:rsidP="00AC559A">
      <w:pPr>
        <w:spacing w:line="480" w:lineRule="auto"/>
      </w:pPr>
      <w:r>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Pr>
          <w:szCs w:val="24"/>
        </w:rPr>
        <w:t xml:space="preserve">have found </w:t>
      </w:r>
      <w:r w:rsidR="00C84848">
        <w:rPr>
          <w:szCs w:val="24"/>
        </w:rPr>
        <w:t xml:space="preserve">evidence that clinical populations are less reliable, these were conducted </w:t>
      </w:r>
      <w:r w:rsidR="001D31B4">
        <w:rPr>
          <w:szCs w:val="24"/>
        </w:rPr>
        <w:t>with task-based designs in</w:t>
      </w:r>
      <w:r w:rsidR="00171988">
        <w:rPr>
          <w:szCs w:val="24"/>
        </w:rPr>
        <w:t xml:space="preserve"> small groups of</w:t>
      </w:r>
      <w:r w:rsidR="001D31B4">
        <w:rPr>
          <w:szCs w:val="24"/>
        </w:rPr>
        <w:t xml:space="preserve"> </w:t>
      </w:r>
      <w:r w:rsidR="00527324">
        <w:rPr>
          <w:szCs w:val="24"/>
        </w:rPr>
        <w:t xml:space="preserve">adults </w:t>
      </w:r>
      <w:r w:rsidR="001D31B4">
        <w:rPr>
          <w:szCs w:val="24"/>
        </w:rPr>
        <w:t>with cognitive impairment (</w:t>
      </w:r>
      <w:proofErr w:type="spellStart"/>
      <w:r w:rsidR="00033732">
        <w:rPr>
          <w:szCs w:val="24"/>
        </w:rPr>
        <w:t>amnesiatic</w:t>
      </w:r>
      <w:proofErr w:type="spellEnd"/>
      <w:r w:rsidR="00033732">
        <w:rPr>
          <w:szCs w:val="24"/>
        </w:rPr>
        <w:t xml:space="preserve"> mild cognitive impairment and schizophrenia)</w:t>
      </w:r>
      <w:r w:rsidR="008C5485">
        <w:rPr>
          <w:szCs w:val="24"/>
        </w:rPr>
        <w:t>.</w:t>
      </w:r>
      <w:r w:rsidR="000E44E0">
        <w:rPr>
          <w:szCs w:val="24"/>
        </w:rPr>
        <w:t xml:space="preserve">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78D6051D" w14:textId="007438C9" w:rsidR="00E8726C" w:rsidRDefault="00E8726C" w:rsidP="00AC559A">
      <w:pPr>
        <w:spacing w:line="480" w:lineRule="auto"/>
        <w:rPr>
          <w:b/>
          <w:bCs/>
          <w:szCs w:val="24"/>
        </w:rPr>
      </w:pPr>
    </w:p>
    <w:p w14:paraId="05B337D6" w14:textId="225DC6C0" w:rsidR="00A65F00" w:rsidRDefault="00441EBC" w:rsidP="00AC559A">
      <w:pPr>
        <w:spacing w:line="480" w:lineRule="auto"/>
        <w:rPr>
          <w:b/>
          <w:bCs/>
          <w:szCs w:val="24"/>
        </w:rPr>
      </w:pPr>
      <w:r>
        <w:rPr>
          <w:b/>
          <w:bCs/>
          <w:szCs w:val="24"/>
        </w:rPr>
        <w:t>Reliability is not associated with behavior at the edge or individual level</w:t>
      </w:r>
    </w:p>
    <w:p w14:paraId="1235AA62" w14:textId="40FA1388" w:rsidR="00441EBC" w:rsidRDefault="00993ED4" w:rsidP="00AC559A">
      <w:pPr>
        <w:spacing w:line="480" w:lineRule="auto"/>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 xml:space="preserve">do not </w:t>
      </w:r>
      <w:r w:rsidR="00346D9F">
        <w:rPr>
          <w:szCs w:val="24"/>
        </w:rPr>
        <w:t>necessarily</w:t>
      </w:r>
      <w:r w:rsidR="00CE2E30">
        <w:rPr>
          <w:szCs w:val="24"/>
        </w:rPr>
        <w:t xml:space="preserve">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Noble et al., 2017)</w:t>
      </w:r>
      <w:r w:rsidR="00C84A5D">
        <w:rPr>
          <w:szCs w:val="24"/>
        </w:rPr>
        <w:fldChar w:fldCharType="end"/>
      </w:r>
      <w:r w:rsidR="00C84A5D">
        <w:rPr>
          <w:szCs w:val="24"/>
        </w:rPr>
        <w:t xml:space="preserve">. </w:t>
      </w:r>
      <w:r w:rsidR="00441EBC">
        <w:rPr>
          <w:szCs w:val="24"/>
        </w:rPr>
        <w:t xml:space="preserve">Similarly, we </w:t>
      </w:r>
      <w:r w:rsidR="005F6FEC">
        <w:rPr>
          <w:szCs w:val="24"/>
        </w:rPr>
        <w:t xml:space="preserve">did not find strong </w:t>
      </w:r>
      <w:r w:rsidR="00441EBC">
        <w:rPr>
          <w:szCs w:val="24"/>
        </w:rPr>
        <w:t>association</w:t>
      </w:r>
      <w:r w:rsidR="005F6FEC">
        <w:rPr>
          <w:szCs w:val="24"/>
        </w:rPr>
        <w:t>s</w:t>
      </w:r>
      <w:r w:rsidR="00441EBC">
        <w:rPr>
          <w:szCs w:val="24"/>
        </w:rPr>
        <w:t xml:space="preserve"> between any of the </w:t>
      </w:r>
      <w:r w:rsidR="007667E9">
        <w:rPr>
          <w:szCs w:val="24"/>
        </w:rPr>
        <w:t xml:space="preserve">clinical measures and reliability at the individual level. </w:t>
      </w:r>
      <w:r w:rsidR="00BE4E22">
        <w:rPr>
          <w:szCs w:val="24"/>
        </w:rPr>
        <w:t xml:space="preserve">While edges with low reliability </w:t>
      </w:r>
      <w:r w:rsidR="00C70282">
        <w:rPr>
          <w:szCs w:val="24"/>
        </w:rPr>
        <w:t xml:space="preserve">would obscure any true effects, those with high reliability </w:t>
      </w:r>
      <w:r w:rsidR="005B60E8">
        <w:rPr>
          <w:szCs w:val="24"/>
        </w:rPr>
        <w:t>carry no guarantee of strong effects</w:t>
      </w:r>
      <w:r w:rsidR="00C70282">
        <w:rPr>
          <w:szCs w:val="24"/>
        </w:rPr>
        <w:t>. Noise</w:t>
      </w:r>
      <w:r w:rsidR="0047189F">
        <w:rPr>
          <w:szCs w:val="24"/>
        </w:rPr>
        <w:t xml:space="preserve"> from sources like head motion or respiration rates c</w:t>
      </w:r>
      <w:r w:rsidR="00592B60">
        <w:rPr>
          <w:szCs w:val="24"/>
        </w:rPr>
        <w:t xml:space="preserve">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w:t>
      </w:r>
      <w:r w:rsidR="004F78C7">
        <w:rPr>
          <w:szCs w:val="24"/>
        </w:rPr>
        <w:t xml:space="preserve"> </w:t>
      </w:r>
      <w:r w:rsidR="004F78C7">
        <w:rPr>
          <w:szCs w:val="24"/>
        </w:rPr>
        <w:fldChar w:fldCharType="begin"/>
      </w:r>
      <w:r w:rsidR="004F78C7">
        <w:rPr>
          <w:szCs w:val="24"/>
        </w:rPr>
        <w:instrText xml:space="preserve"> ADDIN ZOTERO_ITEM CSL_CITATION {"citationID":"jKc23YVX","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4F78C7">
        <w:rPr>
          <w:szCs w:val="24"/>
        </w:rPr>
        <w:fldChar w:fldCharType="separate"/>
      </w:r>
      <w:r w:rsidR="004F78C7" w:rsidRPr="004F78C7">
        <w:t>(Noble et al., 2017)</w:t>
      </w:r>
      <w:r w:rsidR="004F78C7">
        <w:rPr>
          <w:szCs w:val="24"/>
        </w:rPr>
        <w:fldChar w:fldCharType="end"/>
      </w:r>
      <w:r w:rsidR="00C03389">
        <w:rPr>
          <w:szCs w:val="24"/>
        </w:rPr>
        <w:t>. 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58C973A2" w14:textId="54342466" w:rsidR="006F13E8" w:rsidRDefault="006F13E8" w:rsidP="00AC559A">
      <w:pPr>
        <w:spacing w:line="480" w:lineRule="auto"/>
        <w:rPr>
          <w:b/>
          <w:bCs/>
          <w:szCs w:val="24"/>
        </w:rPr>
      </w:pPr>
    </w:p>
    <w:p w14:paraId="6F654BCC" w14:textId="2B4F3C85" w:rsidR="00EB4E37" w:rsidRDefault="00EB4E37" w:rsidP="00AC559A">
      <w:pPr>
        <w:spacing w:line="480" w:lineRule="auto"/>
        <w:rPr>
          <w:szCs w:val="24"/>
        </w:rPr>
      </w:pPr>
      <w:r>
        <w:rPr>
          <w:b/>
          <w:bCs/>
          <w:szCs w:val="24"/>
        </w:rPr>
        <w:lastRenderedPageBreak/>
        <w:t>Limitations</w:t>
      </w:r>
    </w:p>
    <w:p w14:paraId="19D19642" w14:textId="23ABEC9A" w:rsidR="00EB4E37" w:rsidRDefault="00BB7E92" w:rsidP="00AC559A">
      <w:pPr>
        <w:spacing w:line="480" w:lineRule="auto"/>
        <w:rPr>
          <w:szCs w:val="24"/>
        </w:rPr>
      </w:pPr>
      <w:r>
        <w:rPr>
          <w:szCs w:val="24"/>
        </w:rPr>
        <w:t>Psychiatric disorders are highly heterogenous</w:t>
      </w:r>
      <w:r w:rsidR="0075295B">
        <w:rPr>
          <w:szCs w:val="24"/>
        </w:rPr>
        <w:t>.</w:t>
      </w:r>
      <w:r>
        <w:rPr>
          <w:szCs w:val="24"/>
        </w:rPr>
        <w:t xml:space="preserve"> Thus,</w:t>
      </w:r>
      <w:r w:rsidR="00EA2865">
        <w:rPr>
          <w:szCs w:val="24"/>
        </w:rPr>
        <w:t xml:space="preserve"> further study is needed to determine if these results replicate in </w:t>
      </w:r>
      <w:r w:rsidR="0075295B">
        <w:rPr>
          <w:szCs w:val="24"/>
        </w:rPr>
        <w:t>other</w:t>
      </w:r>
      <w:r w:rsidR="00EA2865">
        <w:rPr>
          <w:szCs w:val="24"/>
        </w:rPr>
        <w:t xml:space="preserve"> populations</w:t>
      </w:r>
      <w:r w:rsidR="0075295B">
        <w:rPr>
          <w:szCs w:val="24"/>
        </w:rPr>
        <w:t xml:space="preserve"> with depression or different psychiatric illnesses</w:t>
      </w:r>
      <w:r w:rsidR="00EA2865">
        <w:rPr>
          <w:szCs w:val="24"/>
        </w:rPr>
        <w:t>. Comparing reliability metrics is difficult</w:t>
      </w:r>
      <w:r w:rsidR="00DB3C0C">
        <w:rPr>
          <w:szCs w:val="24"/>
        </w:rPr>
        <w:t xml:space="preserve"> – this study is a first step in interpreting </w:t>
      </w:r>
      <w:r w:rsidR="00066767">
        <w:rPr>
          <w:szCs w:val="24"/>
        </w:rPr>
        <w:t>the perspectives given by a range of approaches.</w:t>
      </w:r>
      <w:r w:rsidR="002B3DFE">
        <w:rPr>
          <w:szCs w:val="24"/>
        </w:rPr>
        <w:t xml:space="preserve">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1B074C">
        <w:rPr>
          <w:szCs w:val="24"/>
        </w:rPr>
        <w:t xml:space="preserve"> and edge- and individual-level</w:t>
      </w:r>
      <w:r w:rsidR="00F73788">
        <w:rPr>
          <w:szCs w:val="24"/>
        </w:rPr>
        <w:t xml:space="preserve"> measures derived from our reliability metrics. These were intended to reflect relative </w:t>
      </w:r>
      <w:r w:rsidR="00B4564F">
        <w:rPr>
          <w:szCs w:val="24"/>
        </w:rPr>
        <w:t xml:space="preserve">reliability. </w:t>
      </w:r>
      <w:r w:rsidR="00257CAC">
        <w:rPr>
          <w:szCs w:val="24"/>
        </w:rPr>
        <w:t>Comparisons of multivariate and univariate reliability are approximate</w:t>
      </w:r>
      <w:r w:rsidR="004B6C40">
        <w:rPr>
          <w:szCs w:val="24"/>
        </w:rPr>
        <w:t xml:space="preserve">, as they represent different dimensions of variance. Multivariate and univariate analyses have unique conditions and requirements, and reliability can affect the results of these </w:t>
      </w:r>
      <w:r w:rsidR="006614D1">
        <w:rPr>
          <w:szCs w:val="24"/>
        </w:rPr>
        <w:t xml:space="preserve">analyses quite differently. We converted discriminability values to ICC values to contextualize the values from a new metric, but these conversions should be viewed as </w:t>
      </w:r>
      <w:r w:rsidR="007A1BE5">
        <w:rPr>
          <w:szCs w:val="24"/>
        </w:rPr>
        <w:t xml:space="preserve">experimental. </w:t>
      </w:r>
    </w:p>
    <w:p w14:paraId="6C55260E" w14:textId="77777777" w:rsidR="00EB4E37" w:rsidRPr="00EB4E37" w:rsidRDefault="00EB4E37" w:rsidP="00AC559A">
      <w:pPr>
        <w:spacing w:line="480" w:lineRule="auto"/>
        <w:rPr>
          <w:szCs w:val="24"/>
        </w:rPr>
      </w:pPr>
    </w:p>
    <w:p w14:paraId="373705D2" w14:textId="7D446CDD" w:rsidR="006F13E8" w:rsidRDefault="006F13E8" w:rsidP="00AC559A">
      <w:pPr>
        <w:spacing w:line="480" w:lineRule="auto"/>
        <w:rPr>
          <w:b/>
          <w:bCs/>
          <w:szCs w:val="24"/>
        </w:rPr>
      </w:pPr>
      <w:r>
        <w:rPr>
          <w:b/>
          <w:bCs/>
          <w:szCs w:val="24"/>
        </w:rPr>
        <w:t>CONCLUSIONS</w:t>
      </w:r>
    </w:p>
    <w:p w14:paraId="5BAAD5B8" w14:textId="7C60989D" w:rsidR="00F14324" w:rsidRDefault="003A62B0" w:rsidP="00AC559A">
      <w:pPr>
        <w:spacing w:line="480" w:lineRule="auto"/>
        <w:rPr>
          <w:szCs w:val="24"/>
        </w:rPr>
      </w:pPr>
      <w:r>
        <w:rPr>
          <w:szCs w:val="24"/>
        </w:rPr>
        <w:t>We characterized the test-retest reliability of</w:t>
      </w:r>
      <w:r w:rsidR="00810A16">
        <w:rPr>
          <w:szCs w:val="24"/>
        </w:rPr>
        <w:t xml:space="preserve"> </w:t>
      </w:r>
      <w:r w:rsidR="005A16BD">
        <w:rPr>
          <w:szCs w:val="24"/>
        </w:rPr>
        <w:t xml:space="preserve">resting-state </w:t>
      </w:r>
      <w:r w:rsidR="00810A16">
        <w:rPr>
          <w:szCs w:val="24"/>
        </w:rPr>
        <w:t>fMRI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w:t>
      </w:r>
      <w:r w:rsidR="003475AD">
        <w:rPr>
          <w:szCs w:val="24"/>
        </w:rPr>
        <w:t xml:space="preserve">for </w:t>
      </w:r>
      <w:r w:rsidR="00626464">
        <w:rPr>
          <w:szCs w:val="24"/>
        </w:rPr>
        <w:t>improved</w:t>
      </w:r>
      <w:r w:rsidR="003475AD">
        <w:rPr>
          <w:szCs w:val="24"/>
        </w:rPr>
        <w:t xml:space="preserve"> reproducib</w:t>
      </w:r>
      <w:r w:rsidR="00626464">
        <w:rPr>
          <w:szCs w:val="24"/>
        </w:rPr>
        <w:t>ility</w:t>
      </w:r>
      <w:r w:rsidR="00A43D1E">
        <w:rPr>
          <w:szCs w:val="24"/>
        </w:rPr>
        <w:t xml:space="preserve">. </w:t>
      </w:r>
      <w:r w:rsidR="00B41DD2">
        <w:rPr>
          <w:szCs w:val="24"/>
        </w:rPr>
        <w:t xml:space="preserve">Overall, we </w:t>
      </w:r>
      <w:r w:rsidR="008F2C95">
        <w:rPr>
          <w:szCs w:val="24"/>
        </w:rPr>
        <w:t>found that individuals with major depressive disorder were no less reliable than healthy participants</w:t>
      </w:r>
      <w:r w:rsidR="00A41877">
        <w:rPr>
          <w:szCs w:val="24"/>
        </w:rPr>
        <w:t xml:space="preserve">, suggesting that approaches to optimize reliability and improve biomarker </w:t>
      </w:r>
      <w:r w:rsidR="00201969">
        <w:rPr>
          <w:szCs w:val="24"/>
        </w:rPr>
        <w:t>identification may generalize</w:t>
      </w:r>
      <w:r w:rsidR="001A0941">
        <w:rPr>
          <w:szCs w:val="24"/>
        </w:rPr>
        <w:t xml:space="preserve"> well</w:t>
      </w:r>
      <w:r w:rsidR="00201969">
        <w:rPr>
          <w:szCs w:val="24"/>
        </w:rPr>
        <w:t xml:space="preserve"> to this population.</w:t>
      </w:r>
    </w:p>
    <w:p w14:paraId="20CBB4C0" w14:textId="41E1EB03" w:rsidR="002560A9" w:rsidRDefault="002560A9" w:rsidP="00AC559A">
      <w:pPr>
        <w:spacing w:line="480" w:lineRule="auto"/>
        <w:rPr>
          <w:szCs w:val="24"/>
        </w:rPr>
      </w:pPr>
    </w:p>
    <w:p w14:paraId="1301B3F3" w14:textId="656DBB91" w:rsidR="002560A9" w:rsidRDefault="002560A9" w:rsidP="00AC559A">
      <w:pPr>
        <w:spacing w:line="480" w:lineRule="auto"/>
        <w:rPr>
          <w:b/>
          <w:bCs/>
          <w:szCs w:val="24"/>
        </w:rPr>
      </w:pPr>
      <w:r>
        <w:rPr>
          <w:b/>
          <w:bCs/>
          <w:szCs w:val="24"/>
        </w:rPr>
        <w:t>ACKNOWLEDGEMENTS</w:t>
      </w:r>
    </w:p>
    <w:p w14:paraId="3DC1A502" w14:textId="714C28A3" w:rsidR="002560A9" w:rsidRPr="002560A9" w:rsidRDefault="002560A9" w:rsidP="00AC559A">
      <w:pPr>
        <w:spacing w:line="480" w:lineRule="auto"/>
        <w:rPr>
          <w:szCs w:val="24"/>
        </w:rPr>
      </w:pPr>
    </w:p>
    <w:p w14:paraId="378C3F64" w14:textId="61024F20" w:rsidR="00661D3D" w:rsidRDefault="00FB0584" w:rsidP="00AC559A">
      <w:pPr>
        <w:spacing w:line="480" w:lineRule="auto"/>
        <w:rPr>
          <w:szCs w:val="24"/>
        </w:rPr>
      </w:pPr>
      <w:r w:rsidRPr="00FB0584">
        <w:rPr>
          <w:szCs w:val="24"/>
        </w:rPr>
        <w:t>This research was supported by the Intramural Research Program of NIMH/National Institutes of Health (NIH; ZIA-MH002957-01 to A.S.).</w:t>
      </w:r>
      <w:r w:rsidR="00236925">
        <w:rPr>
          <w:szCs w:val="24"/>
        </w:rPr>
        <w:t xml:space="preserve"> C.C.C. is a Gruber Science Fellow.</w:t>
      </w:r>
      <w:r w:rsidRPr="00FB0584">
        <w:rPr>
          <w:szCs w:val="24"/>
        </w:rPr>
        <w:t xml:space="preserve"> This work used computational resources from the National Institutes of Health High-Performance Computing </w:t>
      </w:r>
      <w:proofErr w:type="spellStart"/>
      <w:r w:rsidRPr="00FB0584">
        <w:rPr>
          <w:szCs w:val="24"/>
        </w:rPr>
        <w:t>Biowulf</w:t>
      </w:r>
      <w:proofErr w:type="spellEnd"/>
      <w:r w:rsidRPr="00FB0584">
        <w:rPr>
          <w:szCs w:val="24"/>
        </w:rPr>
        <w:t xml:space="preserve"> Cluster (</w:t>
      </w:r>
      <w:hyperlink r:id="rId34" w:history="1">
        <w:r w:rsidR="00223AAC" w:rsidRPr="005978B5">
          <w:rPr>
            <w:rStyle w:val="Hyperlink"/>
            <w:szCs w:val="24"/>
          </w:rPr>
          <w:t>http://hpc.nih.gov</w:t>
        </w:r>
      </w:hyperlink>
      <w:r w:rsidRPr="00FB0584">
        <w:rPr>
          <w:szCs w:val="24"/>
        </w:rPr>
        <w:t>)</w:t>
      </w:r>
      <w:r w:rsidR="00223AAC">
        <w:rPr>
          <w:szCs w:val="24"/>
        </w:rPr>
        <w:t xml:space="preserve"> </w:t>
      </w:r>
      <w:r w:rsidRPr="00FB0584">
        <w:rPr>
          <w:szCs w:val="24"/>
        </w:rPr>
        <w:t xml:space="preserve"> and the Yale Center for Research Computing </w:t>
      </w:r>
      <w:proofErr w:type="spellStart"/>
      <w:r w:rsidRPr="00FB0584">
        <w:rPr>
          <w:szCs w:val="24"/>
        </w:rPr>
        <w:t>Farnam</w:t>
      </w:r>
      <w:proofErr w:type="spellEnd"/>
      <w:r w:rsidRPr="00FB0584">
        <w:rPr>
          <w:szCs w:val="24"/>
        </w:rPr>
        <w:t xml:space="preserve"> cluster (</w:t>
      </w:r>
      <w:hyperlink r:id="rId35" w:history="1">
        <w:r w:rsidR="00223AAC" w:rsidRPr="005978B5">
          <w:rPr>
            <w:rStyle w:val="Hyperlink"/>
            <w:szCs w:val="24"/>
          </w:rPr>
          <w:t>https://docs.ycrc.yale.edu/</w:t>
        </w:r>
      </w:hyperlink>
      <w:r w:rsidRPr="00FB0584">
        <w:rPr>
          <w:szCs w:val="24"/>
        </w:rPr>
        <w:t>).</w:t>
      </w:r>
      <w:r w:rsidR="00223AAC">
        <w:rPr>
          <w:szCs w:val="24"/>
        </w:rPr>
        <w:t xml:space="preserve"> </w:t>
      </w:r>
      <w:r w:rsidR="00B83137">
        <w:rPr>
          <w:szCs w:val="24"/>
        </w:rPr>
        <w:t>Some of the data from this manuscript has been published</w:t>
      </w:r>
      <w:r w:rsidR="00CB1188">
        <w:rPr>
          <w:szCs w:val="24"/>
        </w:rPr>
        <w:t xml:space="preserve"> previously </w:t>
      </w:r>
      <w:r w:rsidR="00B83137">
        <w:rPr>
          <w:szCs w:val="24"/>
        </w:rPr>
        <w:fldChar w:fldCharType="begin"/>
      </w:r>
      <w:r w:rsidR="003B52D1">
        <w:rPr>
          <w:szCs w:val="24"/>
        </w:rPr>
        <w:instrText xml:space="preserve"> ADDIN ZOTERO_ITEM CSL_CITATION {"citationID":"L0mrrJBk","properties":{"formattedCitation":"(Gorham et al., 2022; Sadeghi et al., 2022)","plainCitation":"(Gorham et al., 2022; Sadeghi et al., 2022)","noteIndex":0},"citationItems":[{"id":4821,"uris":["http://zotero.org/users/5958044/items/DCW4NQK3"],"itemData":{"id":4821,"type":"article-journal","abstract":"Background Family history of depression (FHD) is a known risk factor for the new onset of depression. However, it is unclear if FHD is clinically useful for prognosis in adolescents with current, ongoing, or past depression. This preregistered study uses a longitudinal, multi-informant design to examine whether a child’s FHD adds information about future depressive episodes and depression severity applying state-of-the-art predictive out-of-sample methodology. Methods We examined data in adolescents with current or past depression (age 11–17 years) from the National Institute of Mental Health Characterization and Treatment of Adolescent Depression (CAT-D) study. We asked whether a history of depression in a first-degree relative was predictive of depressive episode duration (72 participants) and future depressive symptom severity in probands (129 participants, 1,439 total assessments). Results Family history of depression, while statistically associated with time spent depressed, did not improve predictions of time spent depressed, nor did it improve models of change in depression severity measured by self- or parent-report. Conclusions Family history of depression does not improve the prediction of the course of depression in adolescents already diagnosed with depression. The difference between statistical association and predictive models highlights the importance of assessing predictive performance when evaluating questions of clinical utility.","container-title":"Journal of Child Psychology and Psychiatry","DOI":"10.1111/jcpp.13547","ISSN":"1469-7610","issue":"8","language":"en","license":"All rights reserved","note":"_eprint: https://onlinelibrary.wiley.com/doi/pdf/10.1111/jcpp.13547","page":"939-947","source":"Wiley Online Library","title":"Clinical utility of family history of depression for prognosis of adolescent depression severity and duration assessed with predictive modeling","volume":"63","author":[{"family":"Gorham","given":"Lisa S."},{"family":"Sadeghi","given":"Neda"},{"family":"Eisner","given":"Lillian"},{"family":"Taigman","given":"Jeremy"},{"family":"Haynes","given":"Katherine"},{"family":"Qi","given":"Karen"},{"family":"Camp","given":"Christopher C."},{"family":"Fors","given":"Payton"},{"family":"Rodriguez","given":"Diana"},{"family":"McGuire","given":"Jerry"},{"family":"Garth","given":"Erin"},{"family":"Engel","given":"Chana"},{"family":"Davis","given":"Mollie"},{"family":"Towbin","given":"Kenneth"},{"family":"Stringaris","given":"Argyris"},{"family":"Nielson","given":"Dylan M."}],"issued":{"date-parts":[["2022"]]}}},{"id":4447,"uris":["http://zotero.org/users/5958044/items/UHMGKDSU"],"itemData":{"id":4447,"type":"article-journal","abstract":"Objective\nTo investigate whether, compared to pre-pandemic levels, depressive and anxiety symptoms in adolescents with depression increased during the pandemic.\nMethod\nWe utilized data from National Institute of Mental Health Characterization and Treatment of Depression (NIMH CAT-D) cohort, a longitudinal case control study that started pre-pandemic. Most of the participants are from the states of Maryland and Virginia in the United States. We compared depressive symptoms (1820 measurements; 519 measurements pre-pandemic and 1302 during the pandemic) and anxiety symptoms (1800 measurements; 508 measurements pre-pandemic and 1292 ratings during the pandemic) of 166 adolescents (109 girls, 96 adolescents with depression) before and during the pandemic. Data was collected during yearly clinical visits, interim four-months follow-up visits, inpatient stays, and weekly outpatient sessions, and additional data collection during the pandemic. Pre-pandemic, healthy volunteers (HVs) had a median of one depressive and anxiety rating (range: 1-3) and adolescents with depression had a median of two ratings (anxiety rating range: 1-25, depressive rating range: 1-26). During the pandemic HVs had a median of eight anxiety ratings and nine depressive ratings (range: 1-13) and adolescents with depression had a median of seven anxiety and depressive ratings (range: 1-29). We also analyzed adolescent- and parent-reported behaviors in the CoRonavIruS Health Impact Survey (CRISIS), totaling 920 self-reported measures for 164 adolescents (112 girls, 92 adolescents with depression). HVs had a median of seven surveys (range: 1-8), and adolescents with depression had a median of five surveys (range: 1-8).\nResults\nPre-pandemic, adolescents with depression had a mean depressive score of 11.16 (95% CI [10.10, 12.22]) and HVs had a mean depressive score of 1.76 (95% CI [0.40, 3.13]), a difference of 9.40 points (95% CI [7.78, 11.01]). During the pandemic, this difference decreased by 22.6% (2.05 points, 95% CI [0.71, 3.40], P=0.003) due to 0.89 points decrease in severity of scores in adolescents with depression (95% CI [0.08, 1.70], P = 0.032) and 1.16 points increase in healthy individuals’ depressive symptoms (95% CI [0.10 - 2.23], P = 0.032). Compared to their pre-pandemic levels, adolescents with depression reported overall lower anxiety symptoms during the pandemic. Parent-on-child reports also were consistent with these results.\nConclusion\nContrary to our hypothesis, we found that both depressive and anxiety symptoms were lower for adolescents with depression during the pandemic compared to before. In contrast, the depression scores for the HVs were higher during the pandemic relative to their pre-pandemic ratings; these scores remained much lower than those of adolescents with depression. Clinical trial registration information: Characterization and Treatment of Adolescent Depression; https://clinicaltrials.gov/; NCT03388606.","container-title":"Journal of the American Academy of Child &amp; Adolescent Psychiatry","DOI":"10.1016/j.jaac.2022.04.004","ISSN":"0890-8567","journalAbbreviation":"Journal of the American Academy of Child &amp; Adolescent Psychiatry","language":"en","license":"All rights reserved","source":"ScienceDirect","title":"Mood and Behaviors of Adolescents With Depression in a Longitudinal Study Before and During the COVID-19 Pandemic","URL":"https://www.sciencedirect.com/science/article/pii/S0890856722001952","author":[{"family":"Sadeghi","given":"Neda"},{"family":"Fors","given":"Payton Q."},{"family":"Eisner","given":"Lillian"},{"family":"Taigman","given":"Jeremy"},{"family":"Qi","given":"Karen"},{"family":"Gorham","given":"Lisa S."},{"family":"Camp","given":"Christopher C."},{"family":"O’Callaghan","given":"Georgia"},{"family":"Rodriguez","given":"Diana"},{"family":"McGuire","given":"Jerry"},{"family":"Garth","given":"Erin M."},{"family":"Engel","given":"Chana"},{"family":"Davis","given":"Mollie"},{"family":"Towbin","given":"Kenneth E."},{"family":"Stringaris","given":"Argyris"},{"family":"Nielson","given":"Dylan M."}],"accessed":{"date-parts":[["2022",4,25]]},"issued":{"date-parts":[["2022",4,19]]}}}],"schema":"https://github.com/citation-style-language/schema/raw/master/csl-citation.json"} </w:instrText>
      </w:r>
      <w:r w:rsidR="00B83137">
        <w:rPr>
          <w:szCs w:val="24"/>
        </w:rPr>
        <w:fldChar w:fldCharType="separate"/>
      </w:r>
      <w:r w:rsidR="003B52D1" w:rsidRPr="003B52D1">
        <w:t>(Gorham et al., 2022; Sadeghi et al., 2022)</w:t>
      </w:r>
      <w:r w:rsidR="00B83137">
        <w:rPr>
          <w:szCs w:val="24"/>
        </w:rPr>
        <w:fldChar w:fldCharType="end"/>
      </w:r>
      <w:r w:rsidR="00904E9C">
        <w:rPr>
          <w:szCs w:val="24"/>
        </w:rPr>
        <w:t xml:space="preserve">, and </w:t>
      </w:r>
      <w:r w:rsidR="006859FE">
        <w:rPr>
          <w:szCs w:val="24"/>
        </w:rPr>
        <w:t xml:space="preserve">a preprint of this work was published on </w:t>
      </w:r>
      <w:r w:rsidR="006859FE" w:rsidRPr="006859FE">
        <w:rPr>
          <w:i/>
          <w:iCs/>
          <w:szCs w:val="24"/>
        </w:rPr>
        <w:t>medRx</w:t>
      </w:r>
      <w:r w:rsidR="007D5F41">
        <w:rPr>
          <w:i/>
          <w:iCs/>
          <w:szCs w:val="24"/>
        </w:rPr>
        <w:t>i</w:t>
      </w:r>
      <w:r w:rsidR="006859FE" w:rsidRPr="006859FE">
        <w:rPr>
          <w:i/>
          <w:iCs/>
          <w:szCs w:val="24"/>
        </w:rPr>
        <w:t>v</w:t>
      </w:r>
      <w:r w:rsidR="007D5F41">
        <w:rPr>
          <w:i/>
          <w:iCs/>
          <w:szCs w:val="24"/>
        </w:rPr>
        <w:t xml:space="preserve">.org </w:t>
      </w:r>
      <w:r w:rsidR="007D5F41">
        <w:rPr>
          <w:i/>
          <w:iCs/>
          <w:szCs w:val="24"/>
        </w:rPr>
        <w:fldChar w:fldCharType="begin"/>
      </w:r>
      <w:r w:rsidR="007D5F41">
        <w:rPr>
          <w:i/>
          <w:iCs/>
          <w:szCs w:val="24"/>
        </w:rPr>
        <w:instrText xml:space="preserve"> ADDIN ZOTERO_ITEM CSL_CITATION {"citationID":"tS3d2h9Z","properties":{"formattedCitation":"(Camp et al., 2022)","plainCitation":"(Camp et al., 2022)","noteIndex":0},"citationItems":[{"id":4814,"uris":["http://zotero.org/users/5958044/items/2V8DPVBS"],"itemData":{"id":4814,"type":"article","abstract":"The test-retest reliability of fMRI functional connectivity is a key factor in the identification of reproducible biomarkers for psychiatric illness. Low reliability limits the observable effect size of brain-behavior associations. Despite this important connection to clinical applications of fMRI, few studies have explored reliability in populations with psychiatric illnesses or across age groups. We investigate the test-retest reliability of functional connectivity in a longitudinal cohort of adolescents with and without major depressive disorder (MDD). Measuring reliability is complex and several metrics exist that can offer unique perspectives: for example, univariate metrics capture reliability of a single connection at a time while multivariate metrics reflect stability of the entire connectome. We compare a widely used univariate metric, intraclass correlation coefficient (ICC), and two multivariate metrics, fingerprinting and discriminability. Depressed adolescents were more reliable than healthy adolescents at the univariate level (0.34 &gt; 0.24; Wilcoxon rank-sum: p &lt; .001), and both groups had poor average ICCs (&lt;0.4). Multivariate reliability was high in both groups: fingerprinting (FIHV = 0.53; FIMDD = 0.45; Poisson(1) test p &lt; .001) and discriminability were above chance (DiscrHV = 0.75; DiscrMDD = 0.76; 500-fold permutation test p &lt; .01). Reliability was not associated with symptoms or medication, suggesting that there is not a strong relationship between depression and reliability. These findings support the shift towards multivariate analysis for improved power and reliability.","DOI":"10.1101/2022.10.11.22280962","language":"en","license":"© 2022, Posted by Cold Spring Harbor Laboratory. This article is a US Government work. It is not subject to copyright under 17 USC 105 and is also made available for use under a CC0 license","note":"page: 2022.10.11.22280962","publisher":"medRxiv","source":"medRxiv","title":"Test-retest reliability of functional connectivity in depressed adolescents","URL":"https://www.medrxiv.org/content/10.1101/2022.10.11.22280962v1","author":[{"family":"Camp","given":"Chris C."},{"family":"Noble","given":"Stephanie"},{"family":"Scheinost","given":"Dustin"},{"family":"Stringaris","given":"Argyris"},{"family":"Nielson","given":"Dylan M."}],"accessed":{"date-parts":[["2022",10,13]]},"issued":{"date-parts":[["2022",10,13]]}}}],"schema":"https://github.com/citation-style-language/schema/raw/master/csl-citation.json"} </w:instrText>
      </w:r>
      <w:r w:rsidR="007D5F41">
        <w:rPr>
          <w:i/>
          <w:iCs/>
          <w:szCs w:val="24"/>
        </w:rPr>
        <w:fldChar w:fldCharType="separate"/>
      </w:r>
      <w:r w:rsidR="007D5F41" w:rsidRPr="007D5F41">
        <w:t>(Camp et al., 2022)</w:t>
      </w:r>
      <w:r w:rsidR="007D5F41">
        <w:rPr>
          <w:i/>
          <w:iCs/>
          <w:szCs w:val="24"/>
        </w:rPr>
        <w:fldChar w:fldCharType="end"/>
      </w:r>
      <w:r w:rsidR="006859FE">
        <w:rPr>
          <w:i/>
          <w:iCs/>
          <w:szCs w:val="24"/>
        </w:rPr>
        <w:t xml:space="preserve">. </w:t>
      </w:r>
      <w:r w:rsidR="00684927" w:rsidRPr="006859FE">
        <w:rPr>
          <w:szCs w:val="24"/>
        </w:rPr>
        <w:t>This</w:t>
      </w:r>
      <w:r w:rsidR="00684927">
        <w:rPr>
          <w:szCs w:val="24"/>
        </w:rPr>
        <w:t xml:space="preserve"> </w:t>
      </w:r>
      <w:r w:rsidR="004D3CC4">
        <w:rPr>
          <w:szCs w:val="24"/>
        </w:rPr>
        <w:t xml:space="preserve">project would not have been possible without </w:t>
      </w:r>
      <w:r w:rsidR="009B3E0E">
        <w:rPr>
          <w:szCs w:val="24"/>
        </w:rPr>
        <w:t>all</w:t>
      </w:r>
      <w:r w:rsidR="000F2B68">
        <w:rPr>
          <w:szCs w:val="24"/>
        </w:rPr>
        <w:t xml:space="preserve"> </w:t>
      </w:r>
      <w:r w:rsidR="009B3E0E">
        <w:rPr>
          <w:szCs w:val="24"/>
        </w:rPr>
        <w:t xml:space="preserve">past </w:t>
      </w:r>
      <w:r w:rsidR="000F2B68">
        <w:rPr>
          <w:szCs w:val="24"/>
        </w:rPr>
        <w:t>members of</w:t>
      </w:r>
      <w:r w:rsidR="00684927">
        <w:rPr>
          <w:szCs w:val="24"/>
        </w:rPr>
        <w:t xml:space="preserve"> the Computational Psychiatry Unit of the </w:t>
      </w:r>
      <w:r w:rsidR="0025788A">
        <w:rPr>
          <w:szCs w:val="24"/>
        </w:rPr>
        <w:t>NIMH</w:t>
      </w:r>
      <w:r w:rsidR="000F2B68">
        <w:rPr>
          <w:szCs w:val="24"/>
        </w:rPr>
        <w:t xml:space="preserve">. </w:t>
      </w:r>
    </w:p>
    <w:p w14:paraId="30A263C8" w14:textId="77777777" w:rsidR="008B265C" w:rsidRDefault="008B265C" w:rsidP="00AC559A">
      <w:pPr>
        <w:spacing w:line="480" w:lineRule="auto"/>
        <w:rPr>
          <w:szCs w:val="24"/>
        </w:rPr>
      </w:pPr>
    </w:p>
    <w:p w14:paraId="6091E62C" w14:textId="444B03BD" w:rsidR="00661D3D" w:rsidRDefault="008F1B29" w:rsidP="00AC559A">
      <w:pPr>
        <w:spacing w:line="480" w:lineRule="auto"/>
        <w:rPr>
          <w:b/>
          <w:bCs/>
          <w:szCs w:val="24"/>
        </w:rPr>
      </w:pPr>
      <w:r>
        <w:rPr>
          <w:b/>
          <w:bCs/>
          <w:szCs w:val="24"/>
        </w:rPr>
        <w:t>DISCLOSURES</w:t>
      </w:r>
    </w:p>
    <w:p w14:paraId="3F51AC5F" w14:textId="7608F6A4" w:rsidR="009B63D9" w:rsidRDefault="00661D3D" w:rsidP="00AC559A">
      <w:pPr>
        <w:spacing w:line="480" w:lineRule="auto"/>
        <w:rPr>
          <w:szCs w:val="24"/>
        </w:rPr>
      </w:pPr>
      <w:r w:rsidRPr="00661D3D">
        <w:rPr>
          <w:szCs w:val="24"/>
        </w:rPr>
        <w:t xml:space="preserve">Dr. </w:t>
      </w:r>
      <w:proofErr w:type="spellStart"/>
      <w:r w:rsidRPr="00661D3D">
        <w:rPr>
          <w:szCs w:val="24"/>
        </w:rPr>
        <w:t>Stringaris</w:t>
      </w:r>
      <w:proofErr w:type="spellEnd"/>
      <w:r w:rsidRPr="00661D3D">
        <w:rPr>
          <w:szCs w:val="24"/>
        </w:rPr>
        <w:t xml:space="preserve"> is a coauthor of the Affective Reactivity Index (ARI), a cost-free psychometric instrument. He has received royalties from Cambridge University Press for The Maudsley Reader in Phenomenological Psychiatry and Oxford University Press for Disruptive Mood: Irritability in Children and Adolescents.</w:t>
      </w:r>
      <w:r w:rsidR="009E31AA">
        <w:rPr>
          <w:szCs w:val="24"/>
        </w:rPr>
        <w:t xml:space="preserve"> C.C.C., S.M., D.S., and D.M.N. have no competing interests to declare.</w:t>
      </w:r>
    </w:p>
    <w:p w14:paraId="50EAF693" w14:textId="77777777" w:rsidR="008B265C" w:rsidRDefault="008B265C" w:rsidP="00AC559A">
      <w:pPr>
        <w:spacing w:line="480" w:lineRule="auto"/>
        <w:rPr>
          <w:szCs w:val="24"/>
        </w:rPr>
      </w:pPr>
    </w:p>
    <w:p w14:paraId="321275D5" w14:textId="77777777" w:rsidR="009B63D9" w:rsidRDefault="009B63D9" w:rsidP="00AC559A">
      <w:pPr>
        <w:spacing w:line="480" w:lineRule="auto"/>
        <w:rPr>
          <w:b/>
          <w:bCs/>
          <w:szCs w:val="24"/>
        </w:rPr>
      </w:pPr>
      <w:r>
        <w:rPr>
          <w:b/>
          <w:bCs/>
          <w:szCs w:val="24"/>
        </w:rPr>
        <w:t>CLINICAL TRIAL REGISTRATION INFORMATION</w:t>
      </w:r>
    </w:p>
    <w:p w14:paraId="55BB8721" w14:textId="48739E42" w:rsidR="001865D3" w:rsidRDefault="0065794B" w:rsidP="00AC559A">
      <w:pPr>
        <w:spacing w:line="480" w:lineRule="auto"/>
        <w:rPr>
          <w:szCs w:val="24"/>
        </w:rPr>
      </w:pPr>
      <w:r w:rsidRPr="0065794B">
        <w:rPr>
          <w:szCs w:val="24"/>
        </w:rPr>
        <w:t>Characterization and Treatment of Adolescent Depression; https://clinicaltrials.gov/; NCT03388606.</w:t>
      </w:r>
    </w:p>
    <w:p w14:paraId="168B38A6" w14:textId="77777777" w:rsidR="008B265C" w:rsidRDefault="008B265C" w:rsidP="00AC559A">
      <w:pPr>
        <w:spacing w:line="480" w:lineRule="auto"/>
        <w:rPr>
          <w:szCs w:val="24"/>
        </w:rPr>
      </w:pPr>
    </w:p>
    <w:p w14:paraId="7C824FEC" w14:textId="77777777" w:rsidR="00A16217" w:rsidRDefault="001865D3" w:rsidP="00AC559A">
      <w:pPr>
        <w:spacing w:line="480" w:lineRule="auto"/>
        <w:rPr>
          <w:b/>
          <w:bCs/>
          <w:szCs w:val="24"/>
        </w:rPr>
      </w:pPr>
      <w:r>
        <w:rPr>
          <w:b/>
          <w:bCs/>
          <w:szCs w:val="24"/>
        </w:rPr>
        <w:t>DATA AND CODE AVAILABILITY</w:t>
      </w:r>
    </w:p>
    <w:p w14:paraId="138BD60E" w14:textId="21BD0A3F" w:rsidR="00F14324" w:rsidRPr="001865D3" w:rsidRDefault="00A16217" w:rsidP="00AC559A">
      <w:pPr>
        <w:spacing w:line="480" w:lineRule="auto"/>
        <w:rPr>
          <w:szCs w:val="24"/>
        </w:rPr>
      </w:pPr>
      <w:r>
        <w:rPr>
          <w:szCs w:val="24"/>
        </w:rPr>
        <w:t xml:space="preserve">All data and code are available at </w:t>
      </w:r>
      <w:hyperlink r:id="rId36" w:history="1">
        <w:r w:rsidR="00147B6B" w:rsidRPr="005978B5">
          <w:rPr>
            <w:rStyle w:val="Hyperlink"/>
            <w:szCs w:val="24"/>
          </w:rPr>
          <w:t>https://github.com/transatlantic-comppsych/CATD-</w:t>
        </w:r>
        <w:r w:rsidR="00147B6B" w:rsidRPr="005978B5">
          <w:rPr>
            <w:rStyle w:val="Hyperlink"/>
            <w:szCs w:val="24"/>
          </w:rPr>
          <w:lastRenderedPageBreak/>
          <w:t>ReliabilityAnalysis</w:t>
        </w:r>
      </w:hyperlink>
      <w:r w:rsidR="00147B6B">
        <w:rPr>
          <w:szCs w:val="24"/>
        </w:rPr>
        <w:t xml:space="preserve">. </w:t>
      </w:r>
      <w:r w:rsidR="00F14324">
        <w:rPr>
          <w:szCs w:val="24"/>
        </w:rPr>
        <w:br w:type="page"/>
      </w:r>
    </w:p>
    <w:p w14:paraId="7944E618" w14:textId="3E91841F" w:rsidR="00B86A7D" w:rsidRDefault="00F14324" w:rsidP="004B7592">
      <w:pPr>
        <w:rPr>
          <w:b/>
          <w:bCs/>
          <w:szCs w:val="24"/>
        </w:rPr>
      </w:pPr>
      <w:r>
        <w:rPr>
          <w:b/>
          <w:bCs/>
          <w:szCs w:val="24"/>
        </w:rPr>
        <w:lastRenderedPageBreak/>
        <w:t>REFERENCES</w:t>
      </w:r>
    </w:p>
    <w:p w14:paraId="60734822" w14:textId="77777777" w:rsidR="007D5F41" w:rsidRPr="007D5F41" w:rsidRDefault="00F97C3D" w:rsidP="007D5F41">
      <w:pPr>
        <w:pStyle w:val="Bibliography"/>
      </w:pPr>
      <w:r>
        <w:fldChar w:fldCharType="begin"/>
      </w:r>
      <w:r w:rsidR="00B661B1">
        <w:instrText xml:space="preserve"> ADDIN ZOTERO_BIBL {"uncited":[],"omitted":[],"custom":[]} CSL_BIBLIOGRAPHY </w:instrText>
      </w:r>
      <w:r>
        <w:fldChar w:fldCharType="separate"/>
      </w:r>
      <w:r w:rsidR="007D5F41" w:rsidRPr="007D5F41">
        <w:t xml:space="preserve">Angold, A., Costello, E. J., Messer, S. C., &amp; Pickles, A. (1995). Development of a short questionnaire for use in epidemiological studies of depression in children and adolescents. </w:t>
      </w:r>
      <w:r w:rsidR="007D5F41" w:rsidRPr="007D5F41">
        <w:rPr>
          <w:i/>
          <w:iCs/>
        </w:rPr>
        <w:t>International Journal of Methods in Psychiatric Research</w:t>
      </w:r>
      <w:r w:rsidR="007D5F41" w:rsidRPr="007D5F41">
        <w:t xml:space="preserve">, </w:t>
      </w:r>
      <w:r w:rsidR="007D5F41" w:rsidRPr="007D5F41">
        <w:rPr>
          <w:i/>
          <w:iCs/>
        </w:rPr>
        <w:t>5</w:t>
      </w:r>
      <w:r w:rsidR="007D5F41" w:rsidRPr="007D5F41">
        <w:t>(4), 237–249.</w:t>
      </w:r>
    </w:p>
    <w:p w14:paraId="41A3395C" w14:textId="77777777" w:rsidR="007D5F41" w:rsidRPr="007D5F41" w:rsidRDefault="007D5F41" w:rsidP="007D5F41">
      <w:pPr>
        <w:pStyle w:val="Bibliography"/>
      </w:pPr>
      <w:r w:rsidRPr="007D5F41">
        <w:t xml:space="preserve">Bellec, P., Rosa-Neto, P., Lyttelton, O. C., Benali, H., &amp; Evans, A. C. (2010). Multi-level bootstrap analysis of stable clusters in resting-state fMRI. </w:t>
      </w:r>
      <w:r w:rsidRPr="007D5F41">
        <w:rPr>
          <w:i/>
          <w:iCs/>
        </w:rPr>
        <w:t>NeuroImage</w:t>
      </w:r>
      <w:r w:rsidRPr="007D5F41">
        <w:t xml:space="preserve">, </w:t>
      </w:r>
      <w:r w:rsidRPr="007D5F41">
        <w:rPr>
          <w:i/>
          <w:iCs/>
        </w:rPr>
        <w:t>51</w:t>
      </w:r>
      <w:r w:rsidRPr="007D5F41">
        <w:t>(3), 1126–1139. https://doi.org/10.1016/j.neuroimage.2010.02.082</w:t>
      </w:r>
    </w:p>
    <w:p w14:paraId="2DDC65AD" w14:textId="77777777" w:rsidR="007D5F41" w:rsidRPr="007D5F41" w:rsidRDefault="007D5F41" w:rsidP="007D5F41">
      <w:pPr>
        <w:pStyle w:val="Bibliography"/>
      </w:pPr>
      <w:r w:rsidRPr="007D5F41">
        <w:t xml:space="preserve">Birmaher, B., Khetarpal, S., Brent, D., Cully, M., Balach, L., Kaufman, J., &amp; Neer, S. M. (1997). The Screen for Child Anxiety Related Emotional Disorders (SCARED): Scale construction and psychometric characteristics. </w:t>
      </w:r>
      <w:r w:rsidRPr="007D5F41">
        <w:rPr>
          <w:i/>
          <w:iCs/>
        </w:rPr>
        <w:t>Journal of the American Academy of Child and Adolescent Psychiatry</w:t>
      </w:r>
      <w:r w:rsidRPr="007D5F41">
        <w:t xml:space="preserve">, </w:t>
      </w:r>
      <w:r w:rsidRPr="007D5F41">
        <w:rPr>
          <w:i/>
          <w:iCs/>
        </w:rPr>
        <w:t>36</w:t>
      </w:r>
      <w:r w:rsidRPr="007D5F41">
        <w:t>(4), 545–553. https://doi.org/10.1097/00004583-199704000-00018</w:t>
      </w:r>
    </w:p>
    <w:p w14:paraId="7B355CDC" w14:textId="77777777" w:rsidR="007D5F41" w:rsidRPr="007D5F41" w:rsidRDefault="007D5F41" w:rsidP="007D5F41">
      <w:pPr>
        <w:pStyle w:val="Bibliography"/>
      </w:pPr>
      <w:r w:rsidRPr="007D5F41">
        <w:t xml:space="preserve">Blautzik, J., Keeser, D., Berman, A., Paolini, M., Kirsch, V., Mueller, S., Coates, U., Reiser, M., Teipel, S. J., &amp; Meindl, T. (2013). Long-Term Test-Retest Reliability of Resting-State Networks in Healthy Elderly Subjects and Patients with Amnestic Mild Cognitive Impairment. </w:t>
      </w:r>
      <w:r w:rsidRPr="007D5F41">
        <w:rPr>
          <w:i/>
          <w:iCs/>
        </w:rPr>
        <w:t>Journal of Alzheimer’s Disease</w:t>
      </w:r>
      <w:r w:rsidRPr="007D5F41">
        <w:t xml:space="preserve">, </w:t>
      </w:r>
      <w:r w:rsidRPr="007D5F41">
        <w:rPr>
          <w:i/>
          <w:iCs/>
        </w:rPr>
        <w:t>34</w:t>
      </w:r>
      <w:r w:rsidRPr="007D5F41">
        <w:t>(3), 741–754. https://doi.org/10.3233/JAD-111970</w:t>
      </w:r>
    </w:p>
    <w:p w14:paraId="49385AE8" w14:textId="77777777" w:rsidR="007D5F41" w:rsidRPr="007D5F41" w:rsidRDefault="007D5F41" w:rsidP="007D5F41">
      <w:pPr>
        <w:pStyle w:val="Bibliography"/>
      </w:pPr>
      <w:r w:rsidRPr="007D5F41">
        <w:t xml:space="preserve">Bridgeford, E. W., Shen, C., Wang, S., &amp; Vogelstein, J. (2020). </w:t>
      </w:r>
      <w:r w:rsidRPr="007D5F41">
        <w:rPr>
          <w:i/>
          <w:iCs/>
        </w:rPr>
        <w:t>mgc: Multiscale Graph Correlation</w:t>
      </w:r>
      <w:r w:rsidRPr="007D5F41">
        <w:t xml:space="preserve"> (2.0.2). https://CRAN.R-project.org/package=mgc</w:t>
      </w:r>
    </w:p>
    <w:p w14:paraId="12046135" w14:textId="77777777" w:rsidR="007D5F41" w:rsidRPr="007D5F41" w:rsidRDefault="007D5F41" w:rsidP="007D5F41">
      <w:pPr>
        <w:pStyle w:val="Bibliography"/>
      </w:pPr>
      <w:r w:rsidRPr="007D5F41">
        <w:t xml:space="preserve">Bridgeford, E. W., Wang, S., Wang, Z., Xu, T., Craddock, C., Dey, J., Kiar, G., Gray-Roncal, W., Colantuoni, C., Douville, C., Noble, S., Priebe, C. E., Caffo, B., Milham, M., Zuo, X.-N., &amp; Vogelstein, J. T. (2021). Eliminating accidental deviations to minimize generalization error and maximize replicability: Applications in connectomics and genomics. </w:t>
      </w:r>
      <w:r w:rsidRPr="007D5F41">
        <w:rPr>
          <w:i/>
          <w:iCs/>
        </w:rPr>
        <w:t>PLoS Computational Biology</w:t>
      </w:r>
      <w:r w:rsidRPr="007D5F41">
        <w:t xml:space="preserve">, </w:t>
      </w:r>
      <w:r w:rsidRPr="007D5F41">
        <w:rPr>
          <w:i/>
          <w:iCs/>
        </w:rPr>
        <w:t>17</w:t>
      </w:r>
      <w:r w:rsidRPr="007D5F41">
        <w:t xml:space="preserve">(9), e1009279. </w:t>
      </w:r>
      <w:r w:rsidRPr="007D5F41">
        <w:lastRenderedPageBreak/>
        <w:t>https://doi.org/10.1371/journal.pcbi.1009279</w:t>
      </w:r>
    </w:p>
    <w:p w14:paraId="4D11E972" w14:textId="77777777" w:rsidR="007D5F41" w:rsidRPr="007D5F41" w:rsidRDefault="007D5F41" w:rsidP="007D5F41">
      <w:pPr>
        <w:pStyle w:val="Bibliography"/>
      </w:pPr>
      <w:r w:rsidRPr="007D5F41">
        <w:t xml:space="preserve">Camp, C. C., Noble, S., Scheinost, D., Stringaris, A., &amp; Nielson, D. M. (2022). </w:t>
      </w:r>
      <w:r w:rsidRPr="007D5F41">
        <w:rPr>
          <w:i/>
          <w:iCs/>
        </w:rPr>
        <w:t>Test-retest reliability of functional connectivity in depressed adolescents</w:t>
      </w:r>
      <w:r w:rsidRPr="007D5F41">
        <w:t xml:space="preserve"> (p. 2022.10.11.22280962). medRxiv. https://doi.org/10.1101/2022.10.11.22280962</w:t>
      </w:r>
    </w:p>
    <w:p w14:paraId="4335A749" w14:textId="77777777" w:rsidR="007D5F41" w:rsidRPr="007D5F41" w:rsidRDefault="007D5F41" w:rsidP="007D5F41">
      <w:pPr>
        <w:pStyle w:val="Bibliography"/>
      </w:pPr>
      <w:r w:rsidRPr="007D5F41">
        <w:t xml:space="preserve">Cicchetti, D. V., &amp; Sparrow, S. A. (1981). Developing criteria for establishing interrater reliability of specific items: Applications to assessment of adaptive behavior. </w:t>
      </w:r>
      <w:r w:rsidRPr="007D5F41">
        <w:rPr>
          <w:i/>
          <w:iCs/>
        </w:rPr>
        <w:t>American Journal of Mental Deficiency</w:t>
      </w:r>
      <w:r w:rsidRPr="007D5F41">
        <w:t xml:space="preserve">, </w:t>
      </w:r>
      <w:r w:rsidRPr="007D5F41">
        <w:rPr>
          <w:i/>
          <w:iCs/>
        </w:rPr>
        <w:t>86</w:t>
      </w:r>
      <w:r w:rsidRPr="007D5F41">
        <w:t>(2), 127–137.</w:t>
      </w:r>
    </w:p>
    <w:p w14:paraId="7C5F726F" w14:textId="77777777" w:rsidR="007D5F41" w:rsidRPr="007D5F41" w:rsidRDefault="007D5F41" w:rsidP="007D5F41">
      <w:pPr>
        <w:pStyle w:val="Bibliography"/>
      </w:pPr>
      <w:r w:rsidRPr="007D5F41">
        <w:t xml:space="preserve">Cox, R. W. (1996). AFNI: Software for analysis and visualization of functional magnetic resonance neuroimages. </w:t>
      </w:r>
      <w:r w:rsidRPr="007D5F41">
        <w:rPr>
          <w:i/>
          <w:iCs/>
        </w:rPr>
        <w:t>Computers and Biomedical Research, an International Journal</w:t>
      </w:r>
      <w:r w:rsidRPr="007D5F41">
        <w:t xml:space="preserve">, </w:t>
      </w:r>
      <w:r w:rsidRPr="007D5F41">
        <w:rPr>
          <w:i/>
          <w:iCs/>
        </w:rPr>
        <w:t>29</w:t>
      </w:r>
      <w:r w:rsidRPr="007D5F41">
        <w:t>(3), 162–173. https://doi.org/10.1006/cbmr.1996.0014</w:t>
      </w:r>
    </w:p>
    <w:p w14:paraId="74B60122" w14:textId="77777777" w:rsidR="007D5F41" w:rsidRPr="007D5F41" w:rsidRDefault="007D5F41" w:rsidP="007D5F41">
      <w:pPr>
        <w:pStyle w:val="Bibliography"/>
      </w:pPr>
      <w:r w:rsidRPr="007D5F41">
        <w:t xml:space="preserve">Elliott, M. L., Knodt, A. R., Ireland, D., Morris, M. L., Poulton, R., Ramrakha, S., Sison, M. L., Moffitt, T. E., Caspi, A., &amp; Hariri, A. R. (2020). What Is the Test-Retest Reliability of Common Task-Functional MRI Measures? New Empirical Evidence and a Meta-Analysis. </w:t>
      </w:r>
      <w:r w:rsidRPr="007D5F41">
        <w:rPr>
          <w:i/>
          <w:iCs/>
        </w:rPr>
        <w:t>Psychological Science</w:t>
      </w:r>
      <w:r w:rsidRPr="007D5F41">
        <w:t>, 0956797620916786. https://doi.org/10.1177/0956797620916786</w:t>
      </w:r>
    </w:p>
    <w:p w14:paraId="05567C74" w14:textId="77777777" w:rsidR="007D5F41" w:rsidRPr="007D5F41" w:rsidRDefault="007D5F41" w:rsidP="007D5F41">
      <w:pPr>
        <w:pStyle w:val="Bibliography"/>
      </w:pPr>
      <w:r w:rsidRPr="007D5F41">
        <w:t xml:space="preserve">Esteban, O., Markiewicz, C. J., Blair, R. W., Moodie, C. A., Isik, A. I., Erramuzpe, A., Kent, J. D., Goncalves, M., DuPre, E., Snyder, M., Oya, H., Ghosh, S. S., Wright, J., Durnez, J., Poldrack, R. A., &amp; Gorgolewski, K. J. (2019). fMRIPrep: A robust preprocessing pipeline for functional MRI. </w:t>
      </w:r>
      <w:r w:rsidRPr="007D5F41">
        <w:rPr>
          <w:i/>
          <w:iCs/>
        </w:rPr>
        <w:t>Nature Methods</w:t>
      </w:r>
      <w:r w:rsidRPr="007D5F41">
        <w:t xml:space="preserve">, </w:t>
      </w:r>
      <w:r w:rsidRPr="007D5F41">
        <w:rPr>
          <w:i/>
          <w:iCs/>
        </w:rPr>
        <w:t>16</w:t>
      </w:r>
      <w:r w:rsidRPr="007D5F41">
        <w:t>(1), Article 1. https://doi.org/10.1038/s41592-018-0235-4</w:t>
      </w:r>
    </w:p>
    <w:p w14:paraId="61F10E6F" w14:textId="77777777" w:rsidR="007D5F41" w:rsidRPr="007D5F41" w:rsidRDefault="007D5F41" w:rsidP="007D5F41">
      <w:pPr>
        <w:pStyle w:val="Bibliography"/>
      </w:pPr>
      <w:r w:rsidRPr="007D5F41">
        <w:t xml:space="preserve">Esteban, Oscar, Markiewicz, Christopher J., Burns, Christopher, Goncalves, Mathias, Jarecka, Dorota, Ziegler, Erik, Berleant, Shoshana, Ellis, David Gage, Pinsard, Basile, Madison, Cindee, Waskom, Michael, Notter, Michael Philipp, Clark, Daniel, Manhães-Savio, </w:t>
      </w:r>
      <w:r w:rsidRPr="007D5F41">
        <w:lastRenderedPageBreak/>
        <w:t xml:space="preserve">Alexandre, Clark, Dav, Jordan, Kesshi, Dayan, Michael, Halchenko, Yaroslav O., Loney, Fred, … Ghosh, Satrajit. (2022). </w:t>
      </w:r>
      <w:r w:rsidRPr="007D5F41">
        <w:rPr>
          <w:i/>
          <w:iCs/>
        </w:rPr>
        <w:t>nipy/nipype: 1.8.3</w:t>
      </w:r>
      <w:r w:rsidRPr="007D5F41">
        <w:t xml:space="preserve"> (1.8.3). Zenodo. https://doi.org/10.5281/ZENODO.596855</w:t>
      </w:r>
    </w:p>
    <w:p w14:paraId="77C39D2D" w14:textId="77777777" w:rsidR="007D5F41" w:rsidRPr="007D5F41" w:rsidRDefault="007D5F41" w:rsidP="007D5F41">
      <w:pPr>
        <w:pStyle w:val="Bibliography"/>
      </w:pPr>
      <w:r w:rsidRPr="007D5F41">
        <w:t xml:space="preserve">Finn, E. S., &amp; Rosenberg, M. D. (2021). Beyond fingerprinting: Choosing predictive connectomes over reliable connectomes. </w:t>
      </w:r>
      <w:r w:rsidRPr="007D5F41">
        <w:rPr>
          <w:i/>
          <w:iCs/>
        </w:rPr>
        <w:t>NeuroImage</w:t>
      </w:r>
      <w:r w:rsidRPr="007D5F41">
        <w:t xml:space="preserve">, </w:t>
      </w:r>
      <w:r w:rsidRPr="007D5F41">
        <w:rPr>
          <w:i/>
          <w:iCs/>
        </w:rPr>
        <w:t>239</w:t>
      </w:r>
      <w:r w:rsidRPr="007D5F41">
        <w:t>, 118254. https://doi.org/10.1016/j.neuroimage.2021.118254</w:t>
      </w:r>
    </w:p>
    <w:p w14:paraId="2671B3EC" w14:textId="77777777" w:rsidR="007D5F41" w:rsidRPr="007D5F41" w:rsidRDefault="007D5F41" w:rsidP="007D5F41">
      <w:pPr>
        <w:pStyle w:val="Bibliography"/>
      </w:pPr>
      <w:r w:rsidRPr="007D5F41">
        <w:t xml:space="preserve">Finn, E. S., Shen, X., Scheinost, D., Rosenberg, M. D., Huang, J., Chun, M. M., Papademetris, X., &amp; Constable, R. T. (2015). Functional connectome fingerprinting: Identifying individuals using patterns of brain connectivity. </w:t>
      </w:r>
      <w:r w:rsidRPr="007D5F41">
        <w:rPr>
          <w:i/>
          <w:iCs/>
        </w:rPr>
        <w:t>Nature Neuroscience</w:t>
      </w:r>
      <w:r w:rsidRPr="007D5F41">
        <w:t xml:space="preserve">, </w:t>
      </w:r>
      <w:r w:rsidRPr="007D5F41">
        <w:rPr>
          <w:i/>
          <w:iCs/>
        </w:rPr>
        <w:t>18</w:t>
      </w:r>
      <w:r w:rsidRPr="007D5F41">
        <w:t>(11), Article 11. https://doi.org/10.1038/nn.4135</w:t>
      </w:r>
    </w:p>
    <w:p w14:paraId="73101FDA" w14:textId="77777777" w:rsidR="007D5F41" w:rsidRPr="007D5F41" w:rsidRDefault="007D5F41" w:rsidP="007D5F41">
      <w:pPr>
        <w:pStyle w:val="Bibliography"/>
      </w:pPr>
      <w:r w:rsidRPr="007D5F41">
        <w:t xml:space="preserve">Fried, E. I. (2022). Studying Mental Health Problems as Systems, Not Syndromes. </w:t>
      </w:r>
      <w:r w:rsidRPr="007D5F41">
        <w:rPr>
          <w:i/>
          <w:iCs/>
        </w:rPr>
        <w:t>Current Directions in Psychological Science</w:t>
      </w:r>
      <w:r w:rsidRPr="007D5F41">
        <w:t>, 09637214221114089. https://doi.org/10.1177/09637214221114089</w:t>
      </w:r>
    </w:p>
    <w:p w14:paraId="4CA2D419" w14:textId="77777777" w:rsidR="007D5F41" w:rsidRPr="007D5F41" w:rsidRDefault="007D5F41" w:rsidP="007D5F41">
      <w:pPr>
        <w:pStyle w:val="Bibliography"/>
      </w:pPr>
      <w:r w:rsidRPr="007D5F41">
        <w:t xml:space="preserve">Gorgolewski, K., Burns, C. D., Madison, C., Clark, D., Halchenko, Y. O., Waskom, M. L., &amp; Ghosh, S. S. (2011). Nipype: A Flexible, Lightweight and Extensible Neuroimaging Data Processing Framework in Python. </w:t>
      </w:r>
      <w:r w:rsidRPr="007D5F41">
        <w:rPr>
          <w:i/>
          <w:iCs/>
        </w:rPr>
        <w:t>Frontiers in Neuroinformatics</w:t>
      </w:r>
      <w:r w:rsidRPr="007D5F41">
        <w:t xml:space="preserve">, </w:t>
      </w:r>
      <w:r w:rsidRPr="007D5F41">
        <w:rPr>
          <w:i/>
          <w:iCs/>
        </w:rPr>
        <w:t>5</w:t>
      </w:r>
      <w:r w:rsidRPr="007D5F41">
        <w:t>. https://doi.org/10.3389/fninf.2011.00013</w:t>
      </w:r>
    </w:p>
    <w:p w14:paraId="1DAF9E1F" w14:textId="77777777" w:rsidR="007D5F41" w:rsidRPr="007D5F41" w:rsidRDefault="007D5F41" w:rsidP="007D5F41">
      <w:pPr>
        <w:pStyle w:val="Bibliography"/>
      </w:pPr>
      <w:r w:rsidRPr="007D5F41">
        <w:t xml:space="preserve">Gorham, L. S., Sadeghi, N., Eisner, L., Taigman, J., Haynes, K., Qi, K., Camp, C. C., Fors, P., Rodriguez, D., McGuire, J., Garth, E., Engel, C., Davis, M., Towbin, K., Stringaris, A., &amp; Nielson, D. M. (2022). Clinical utility of family history of depression for prognosis of adolescent depression severity and duration assessed with predictive modeling. </w:t>
      </w:r>
      <w:r w:rsidRPr="007D5F41">
        <w:rPr>
          <w:i/>
          <w:iCs/>
        </w:rPr>
        <w:t>Journal of Child Psychology and Psychiatry</w:t>
      </w:r>
      <w:r w:rsidRPr="007D5F41">
        <w:t xml:space="preserve">, </w:t>
      </w:r>
      <w:r w:rsidRPr="007D5F41">
        <w:rPr>
          <w:i/>
          <w:iCs/>
        </w:rPr>
        <w:t>63</w:t>
      </w:r>
      <w:r w:rsidRPr="007D5F41">
        <w:t>(8), 939–947. https://doi.org/10.1111/jcpp.13547</w:t>
      </w:r>
    </w:p>
    <w:p w14:paraId="7551D956" w14:textId="77777777" w:rsidR="007D5F41" w:rsidRPr="007D5F41" w:rsidRDefault="007D5F41" w:rsidP="007D5F41">
      <w:pPr>
        <w:pStyle w:val="Bibliography"/>
      </w:pPr>
      <w:r w:rsidRPr="007D5F41">
        <w:t xml:space="preserve">Horien, C., Noble, S., Finn, E. S., Shen, X., Scheinost, D., &amp; Constable, R. T. (2018). </w:t>
      </w:r>
      <w:r w:rsidRPr="007D5F41">
        <w:lastRenderedPageBreak/>
        <w:t xml:space="preserve">Considering factors affecting the connectome-based identification process: Comment on Waller et al. </w:t>
      </w:r>
      <w:r w:rsidRPr="007D5F41">
        <w:rPr>
          <w:i/>
          <w:iCs/>
        </w:rPr>
        <w:t>NeuroImage</w:t>
      </w:r>
      <w:r w:rsidRPr="007D5F41">
        <w:t xml:space="preserve">, </w:t>
      </w:r>
      <w:r w:rsidRPr="007D5F41">
        <w:rPr>
          <w:i/>
          <w:iCs/>
        </w:rPr>
        <w:t>169</w:t>
      </w:r>
      <w:r w:rsidRPr="007D5F41">
        <w:t>, 172–175. https://doi.org/10.1016/j.neuroimage.2017.12.045</w:t>
      </w:r>
    </w:p>
    <w:p w14:paraId="600B9C6B" w14:textId="77777777" w:rsidR="007D5F41" w:rsidRPr="007D5F41" w:rsidRDefault="007D5F41" w:rsidP="007D5F41">
      <w:pPr>
        <w:pStyle w:val="Bibliography"/>
      </w:pPr>
      <w:r w:rsidRPr="007D5F41">
        <w:t xml:space="preserve">Horien, C., Shen, X., Scheinost, D., &amp; Constable, R. T. (2019). The individual functional connectome is unique and stable over months to years. </w:t>
      </w:r>
      <w:r w:rsidRPr="007D5F41">
        <w:rPr>
          <w:i/>
          <w:iCs/>
        </w:rPr>
        <w:t>NeuroImage</w:t>
      </w:r>
      <w:r w:rsidRPr="007D5F41">
        <w:t xml:space="preserve">, </w:t>
      </w:r>
      <w:r w:rsidRPr="007D5F41">
        <w:rPr>
          <w:i/>
          <w:iCs/>
        </w:rPr>
        <w:t>189</w:t>
      </w:r>
      <w:r w:rsidRPr="007D5F41">
        <w:t>, 676–687. https://doi.org/10.1016/j.neuroimage.2019.02.002</w:t>
      </w:r>
    </w:p>
    <w:p w14:paraId="387CAF88" w14:textId="77777777" w:rsidR="007D5F41" w:rsidRPr="007D5F41" w:rsidRDefault="007D5F41" w:rsidP="007D5F41">
      <w:pPr>
        <w:pStyle w:val="Bibliography"/>
      </w:pPr>
      <w:r w:rsidRPr="007D5F41">
        <w:t xml:space="preserve">Kaufman, J., &amp; Schweder, A. E. (2004). The Schedule for Affective Disorders and Schizophrenia for School-Age Children: Present and Lifetime version (K-SADS-PL). In </w:t>
      </w:r>
      <w:r w:rsidRPr="007D5F41">
        <w:rPr>
          <w:i/>
          <w:iCs/>
        </w:rPr>
        <w:t>Comprehensive handbook of psychological assessment, Vol. 2: Personality assessment</w:t>
      </w:r>
      <w:r w:rsidRPr="007D5F41">
        <w:t xml:space="preserve"> (pp. 247–255). John Wiley &amp; Sons, Inc.</w:t>
      </w:r>
    </w:p>
    <w:p w14:paraId="2266B525" w14:textId="77777777" w:rsidR="007D5F41" w:rsidRPr="007D5F41" w:rsidRDefault="007D5F41" w:rsidP="007D5F41">
      <w:pPr>
        <w:pStyle w:val="Bibliography"/>
      </w:pPr>
      <w:r w:rsidRPr="007D5F41">
        <w:t xml:space="preserve">Kragel, P. A., Han, X., Kraynak, T. E., Gianaros, P. J., &amp; Wager, T. D. (2021). Functional MRI Can Be Highly Reliable, but It Depends on What You Measure: A Commentary on Elliott et al. (2020). </w:t>
      </w:r>
      <w:r w:rsidRPr="007D5F41">
        <w:rPr>
          <w:i/>
          <w:iCs/>
        </w:rPr>
        <w:t>Psychological Science</w:t>
      </w:r>
      <w:r w:rsidRPr="007D5F41">
        <w:t xml:space="preserve">, </w:t>
      </w:r>
      <w:r w:rsidRPr="007D5F41">
        <w:rPr>
          <w:i/>
          <w:iCs/>
        </w:rPr>
        <w:t>32</w:t>
      </w:r>
      <w:r w:rsidRPr="007D5F41">
        <w:t>(4), 622–626. https://doi.org/10.1177/0956797621989730</w:t>
      </w:r>
    </w:p>
    <w:p w14:paraId="594023E2" w14:textId="77777777" w:rsidR="007D5F41" w:rsidRPr="007D5F41" w:rsidRDefault="007D5F41" w:rsidP="007D5F41">
      <w:pPr>
        <w:pStyle w:val="Bibliography"/>
      </w:pPr>
      <w:r w:rsidRPr="007D5F41">
        <w:t xml:space="preserve">Lüdecke, D., Bartel, A., Schwemmer, C., Powell, C., Djalovski, A., &amp; Titz, J. (2022). </w:t>
      </w:r>
      <w:r w:rsidRPr="007D5F41">
        <w:rPr>
          <w:i/>
          <w:iCs/>
        </w:rPr>
        <w:t>sjPlot: Data Visualization for Statistics in Social Science</w:t>
      </w:r>
      <w:r w:rsidRPr="007D5F41">
        <w:t xml:space="preserve"> (2.8.12). https://CRAN.R-project.org/package=sjPlot</w:t>
      </w:r>
    </w:p>
    <w:p w14:paraId="0CAD6DF8" w14:textId="77777777" w:rsidR="007D5F41" w:rsidRPr="007D5F41" w:rsidRDefault="007D5F41" w:rsidP="007D5F41">
      <w:pPr>
        <w:pStyle w:val="Bibliography"/>
      </w:pPr>
      <w:r w:rsidRPr="007D5F41">
        <w:t xml:space="preserve">Manoach, D. S., Halpern, E. F., Kramer, T. S., Chang, Y., Goff, D. C., Rauch, S. L., Kennedy, D. N., &amp; Gollub, R. L. (2001). Test-Retest Reliability of a Functional MRI Working Memory Paradigm in Normal and Schizophrenic Subjects. </w:t>
      </w:r>
      <w:r w:rsidRPr="007D5F41">
        <w:rPr>
          <w:i/>
          <w:iCs/>
        </w:rPr>
        <w:t>American Journal of Psychiatry</w:t>
      </w:r>
      <w:r w:rsidRPr="007D5F41">
        <w:t xml:space="preserve">, </w:t>
      </w:r>
      <w:r w:rsidRPr="007D5F41">
        <w:rPr>
          <w:i/>
          <w:iCs/>
        </w:rPr>
        <w:t>158</w:t>
      </w:r>
      <w:r w:rsidRPr="007D5F41">
        <w:t>(6), 955–958. https://doi.org/10.1176/appi.ajp.158.6.955</w:t>
      </w:r>
    </w:p>
    <w:p w14:paraId="746086E7" w14:textId="77777777" w:rsidR="007D5F41" w:rsidRPr="007D5F41" w:rsidRDefault="007D5F41" w:rsidP="007D5F41">
      <w:pPr>
        <w:pStyle w:val="Bibliography"/>
      </w:pPr>
      <w:r w:rsidRPr="007D5F41">
        <w:t xml:space="preserve">Marek, S., Tervo-Clemmens, B., Calabro, F. J., Montez, D. F., Kay, B. P., Hatoum, A. S., Donohue, M. R., Foran, W., Miller, R. L., Hendrickson, T. J., Malone, S. M., Kandala, </w:t>
      </w:r>
      <w:r w:rsidRPr="007D5F41">
        <w:lastRenderedPageBreak/>
        <w:t xml:space="preserve">S., Feczko, E., Miranda-Dominguez, O., Graham, A. M., Earl, E. A., Perrone, A. J., Cordova, M., Doyle, O., … Dosenbach, N. U. F. (2022). Reproducible brain-wide association studies require thousands of individuals. </w:t>
      </w:r>
      <w:r w:rsidRPr="007D5F41">
        <w:rPr>
          <w:i/>
          <w:iCs/>
        </w:rPr>
        <w:t>Nature</w:t>
      </w:r>
      <w:r w:rsidRPr="007D5F41">
        <w:t xml:space="preserve">, </w:t>
      </w:r>
      <w:r w:rsidRPr="007D5F41">
        <w:rPr>
          <w:i/>
          <w:iCs/>
        </w:rPr>
        <w:t>603</w:t>
      </w:r>
      <w:r w:rsidRPr="007D5F41">
        <w:t>(7902), Article 7902. https://doi.org/10.1038/s41586-022-04492-9</w:t>
      </w:r>
    </w:p>
    <w:p w14:paraId="36243485" w14:textId="77777777" w:rsidR="007D5F41" w:rsidRPr="007D5F41" w:rsidRDefault="007D5F41" w:rsidP="007D5F41">
      <w:pPr>
        <w:pStyle w:val="Bibliography"/>
      </w:pPr>
      <w:r w:rsidRPr="007D5F41">
        <w:t xml:space="preserve">Nielson, D. M., Keren, H., O’Callaghan, G., Jackson, S. M., Douka, I., Vidal-Ribas, P., Pornpattananangkul, N., Camp, C. C., Gorham, L. S., Wei, C., Kirwan, S., Zheng, C. Y., &amp; Stringaris, A. (2020). Great Expectations: A Critical Review of and Suggestions for the Study of Reward Processing as a Cause and Predictor of Depression. </w:t>
      </w:r>
      <w:r w:rsidRPr="007D5F41">
        <w:rPr>
          <w:i/>
          <w:iCs/>
        </w:rPr>
        <w:t>Biological Psychiatry</w:t>
      </w:r>
      <w:r w:rsidRPr="007D5F41">
        <w:t>. https://doi.org/10.1016/j.biopsych.2020.06.012</w:t>
      </w:r>
    </w:p>
    <w:p w14:paraId="25FF9BAC" w14:textId="77777777" w:rsidR="007D5F41" w:rsidRPr="007D5F41" w:rsidRDefault="007D5F41" w:rsidP="007D5F41">
      <w:pPr>
        <w:pStyle w:val="Bibliography"/>
      </w:pPr>
      <w:r w:rsidRPr="007D5F41">
        <w:t xml:space="preserve">Nielson, D. M., Keren, H., O’Callaghan, G., Jackson, S. M., Douka, I., Vidal-Ribas, P., Pornpattananangkul, N., Camp, C. C., Gorham, L. S., Wei, C., Kirwan, S., Zheng, C. Y., &amp; Stringaris, A. (2021). Great Expectations: A Critical Review of and Suggestions for the Study of Reward Processing as a Cause and Predictor of Depression. </w:t>
      </w:r>
      <w:r w:rsidRPr="007D5F41">
        <w:rPr>
          <w:i/>
          <w:iCs/>
        </w:rPr>
        <w:t>Biological Psychiatry</w:t>
      </w:r>
      <w:r w:rsidRPr="007D5F41">
        <w:t xml:space="preserve">, </w:t>
      </w:r>
      <w:r w:rsidRPr="007D5F41">
        <w:rPr>
          <w:i/>
          <w:iCs/>
        </w:rPr>
        <w:t>89</w:t>
      </w:r>
      <w:r w:rsidRPr="007D5F41">
        <w:t>(2), 134–143. https://doi.org/10.1016/j.biopsych.2020.06.012</w:t>
      </w:r>
    </w:p>
    <w:p w14:paraId="5A03E8A7" w14:textId="77777777" w:rsidR="007D5F41" w:rsidRPr="007D5F41" w:rsidRDefault="007D5F41" w:rsidP="007D5F41">
      <w:pPr>
        <w:pStyle w:val="Bibliography"/>
      </w:pPr>
      <w:r w:rsidRPr="007D5F41">
        <w:t xml:space="preserve">Noble, S., Mejia, A. F., Zalesky, A., &amp; Scheinost, D. (2022). Improving power in functional magnetic resonance imaging by moving beyond cluster-level inference. </w:t>
      </w:r>
      <w:r w:rsidRPr="007D5F41">
        <w:rPr>
          <w:i/>
          <w:iCs/>
        </w:rPr>
        <w:t>Proceedings of the National Academy of Sciences</w:t>
      </w:r>
      <w:r w:rsidRPr="007D5F41">
        <w:t xml:space="preserve">, </w:t>
      </w:r>
      <w:r w:rsidRPr="007D5F41">
        <w:rPr>
          <w:i/>
          <w:iCs/>
        </w:rPr>
        <w:t>119</w:t>
      </w:r>
      <w:r w:rsidRPr="007D5F41">
        <w:t>(32), e2203020119. https://doi.org/10.1073/pnas.2203020119</w:t>
      </w:r>
    </w:p>
    <w:p w14:paraId="63014055" w14:textId="77777777" w:rsidR="007D5F41" w:rsidRPr="007D5F41" w:rsidRDefault="007D5F41" w:rsidP="007D5F41">
      <w:pPr>
        <w:pStyle w:val="Bibliography"/>
      </w:pPr>
      <w:r w:rsidRPr="007D5F41">
        <w:t xml:space="preserve">Noble, S., Scheinost, D., &amp; Constable, R. T. (2019). A decade of test-retest reliability of functional connectivity: A systematic review and meta-analysis. </w:t>
      </w:r>
      <w:r w:rsidRPr="007D5F41">
        <w:rPr>
          <w:i/>
          <w:iCs/>
        </w:rPr>
        <w:t>NeuroImage</w:t>
      </w:r>
      <w:r w:rsidRPr="007D5F41">
        <w:t xml:space="preserve">, </w:t>
      </w:r>
      <w:r w:rsidRPr="007D5F41">
        <w:rPr>
          <w:i/>
          <w:iCs/>
        </w:rPr>
        <w:t>203</w:t>
      </w:r>
      <w:r w:rsidRPr="007D5F41">
        <w:t>, 116157. https://doi.org/10.1016/j.neuroimage.2019.116157</w:t>
      </w:r>
    </w:p>
    <w:p w14:paraId="420DEBC6" w14:textId="77777777" w:rsidR="007D5F41" w:rsidRPr="007D5F41" w:rsidRDefault="007D5F41" w:rsidP="007D5F41">
      <w:pPr>
        <w:pStyle w:val="Bibliography"/>
      </w:pPr>
      <w:r w:rsidRPr="007D5F41">
        <w:t xml:space="preserve">Noble, S., Scheinost, D., &amp; Constable, R. T. (2021). A guide to the measurement and interpretation of fMRI test-retest reliability. </w:t>
      </w:r>
      <w:r w:rsidRPr="007D5F41">
        <w:rPr>
          <w:i/>
          <w:iCs/>
        </w:rPr>
        <w:t>Current Opinion in Behavioral Sciences</w:t>
      </w:r>
      <w:r w:rsidRPr="007D5F41">
        <w:t xml:space="preserve">, </w:t>
      </w:r>
      <w:r w:rsidRPr="007D5F41">
        <w:rPr>
          <w:i/>
          <w:iCs/>
        </w:rPr>
        <w:t>40</w:t>
      </w:r>
      <w:r w:rsidRPr="007D5F41">
        <w:t xml:space="preserve">, </w:t>
      </w:r>
      <w:r w:rsidRPr="007D5F41">
        <w:lastRenderedPageBreak/>
        <w:t>27–32. https://doi.org/10.1016/j.cobeha.2020.12.012</w:t>
      </w:r>
    </w:p>
    <w:p w14:paraId="2B1ADE2D" w14:textId="77777777" w:rsidR="007D5F41" w:rsidRPr="007D5F41" w:rsidRDefault="007D5F41" w:rsidP="007D5F41">
      <w:pPr>
        <w:pStyle w:val="Bibliography"/>
      </w:pPr>
      <w:r w:rsidRPr="007D5F41">
        <w:t xml:space="preserve">Noble, S., Spann, M. N., Tokoglu, F., Shen, X., Constable, R. T., &amp; Scheinost, D. (2017). Influences on the Test–Retest Reliability of Functional Connectivity MRI and its Relationship with Behavioral Utility. </w:t>
      </w:r>
      <w:r w:rsidRPr="007D5F41">
        <w:rPr>
          <w:i/>
          <w:iCs/>
        </w:rPr>
        <w:t>Cerebral Cortex (New York, NY)</w:t>
      </w:r>
      <w:r w:rsidRPr="007D5F41">
        <w:t xml:space="preserve">, </w:t>
      </w:r>
      <w:r w:rsidRPr="007D5F41">
        <w:rPr>
          <w:i/>
          <w:iCs/>
        </w:rPr>
        <w:t>27</w:t>
      </w:r>
      <w:r w:rsidRPr="007D5F41">
        <w:t>(11), 5415–5429. https://doi.org/10.1093/cercor/bhx230</w:t>
      </w:r>
    </w:p>
    <w:p w14:paraId="40CA369F" w14:textId="77777777" w:rsidR="007D5F41" w:rsidRPr="007D5F41" w:rsidRDefault="007D5F41" w:rsidP="007D5F41">
      <w:pPr>
        <w:pStyle w:val="Bibliography"/>
      </w:pPr>
      <w:r w:rsidRPr="007D5F41">
        <w:t xml:space="preserve">Nour, M. M., Liu, Y., &amp; Dolan, R. J. (2022). Functional neuroimaging in psychiatry and the case for failing better. </w:t>
      </w:r>
      <w:r w:rsidRPr="007D5F41">
        <w:rPr>
          <w:i/>
          <w:iCs/>
        </w:rPr>
        <w:t>Neuron</w:t>
      </w:r>
      <w:r w:rsidRPr="007D5F41">
        <w:t xml:space="preserve">, </w:t>
      </w:r>
      <w:r w:rsidRPr="007D5F41">
        <w:rPr>
          <w:i/>
          <w:iCs/>
        </w:rPr>
        <w:t>110</w:t>
      </w:r>
      <w:r w:rsidRPr="007D5F41">
        <w:t>(16), 2524–2544. https://doi.org/10.1016/j.neuron.2022.07.005</w:t>
      </w:r>
    </w:p>
    <w:p w14:paraId="289E362C" w14:textId="77777777" w:rsidR="007D5F41" w:rsidRPr="007D5F41" w:rsidRDefault="007D5F41" w:rsidP="007D5F41">
      <w:pPr>
        <w:pStyle w:val="Bibliography"/>
      </w:pPr>
      <w:r w:rsidRPr="007D5F41">
        <w:t xml:space="preserve">Pilmeyer, J., Huijbers, W., Lamerichs, R., Jansen, J. F. A., Breeuwer, M., &amp; Zinger, S. (2022). Functional MRI in major depressive disorder: A review of findings, limitations, and future prospects. </w:t>
      </w:r>
      <w:r w:rsidRPr="007D5F41">
        <w:rPr>
          <w:i/>
          <w:iCs/>
        </w:rPr>
        <w:t>Journal of Neuroimaging</w:t>
      </w:r>
      <w:r w:rsidRPr="007D5F41">
        <w:t xml:space="preserve">, </w:t>
      </w:r>
      <w:r w:rsidRPr="007D5F41">
        <w:rPr>
          <w:i/>
          <w:iCs/>
        </w:rPr>
        <w:t>32</w:t>
      </w:r>
      <w:r w:rsidRPr="007D5F41">
        <w:t>(4), 582–595. https://doi.org/10.1111/jon.13011</w:t>
      </w:r>
    </w:p>
    <w:p w14:paraId="5891099A" w14:textId="77777777" w:rsidR="007D5F41" w:rsidRPr="007D5F41" w:rsidRDefault="007D5F41" w:rsidP="007D5F41">
      <w:pPr>
        <w:pStyle w:val="Bibliography"/>
      </w:pPr>
      <w:r w:rsidRPr="007D5F41">
        <w:t xml:space="preserve">Revelle, W. (2022). </w:t>
      </w:r>
      <w:r w:rsidRPr="007D5F41">
        <w:rPr>
          <w:i/>
          <w:iCs/>
        </w:rPr>
        <w:t>psych: Procedures for Psychological, Psychometric, and Personality Research</w:t>
      </w:r>
      <w:r w:rsidRPr="007D5F41">
        <w:t xml:space="preserve"> (2.2.9). https://CRAN.R-project.org/package=psych</w:t>
      </w:r>
    </w:p>
    <w:p w14:paraId="4F2A4E0F" w14:textId="77777777" w:rsidR="007D5F41" w:rsidRPr="007D5F41" w:rsidRDefault="007D5F41" w:rsidP="007D5F41">
      <w:pPr>
        <w:pStyle w:val="Bibliography"/>
      </w:pPr>
      <w:r w:rsidRPr="007D5F41">
        <w:t xml:space="preserve">Sadeghi, N., Fors, P. Q., Eisner, L., Taigman, J., Qi, K., Gorham, L. S., Camp, C. C., O’Callaghan, G., Rodriguez, D., McGuire, J., Garth, E. M., Engel, C., Davis, M., Towbin, K. E., Stringaris, A., &amp; Nielson, D. M. (2022). Mood and Behaviors of Adolescents With Depression in a Longitudinal Study Before and During the COVID-19 Pandemic. </w:t>
      </w:r>
      <w:r w:rsidRPr="007D5F41">
        <w:rPr>
          <w:i/>
          <w:iCs/>
        </w:rPr>
        <w:t>Journal of the American Academy of Child &amp; Adolescent Psychiatry</w:t>
      </w:r>
      <w:r w:rsidRPr="007D5F41">
        <w:t>. https://doi.org/10.1016/j.jaac.2022.04.004</w:t>
      </w:r>
    </w:p>
    <w:p w14:paraId="25016B9E" w14:textId="77777777" w:rsidR="007D5F41" w:rsidRPr="007D5F41" w:rsidRDefault="007D5F41" w:rsidP="007D5F41">
      <w:pPr>
        <w:pStyle w:val="Bibliography"/>
      </w:pPr>
      <w:r w:rsidRPr="007D5F41">
        <w:t xml:space="preserve">Shrout, P. E., &amp; Fleiss, J. L. (1979). Intraclass correlations: Uses in assessing rater reliability. </w:t>
      </w:r>
      <w:r w:rsidRPr="007D5F41">
        <w:rPr>
          <w:i/>
          <w:iCs/>
        </w:rPr>
        <w:t>Psychological Bulletin</w:t>
      </w:r>
      <w:r w:rsidRPr="007D5F41">
        <w:t xml:space="preserve">, </w:t>
      </w:r>
      <w:r w:rsidRPr="007D5F41">
        <w:rPr>
          <w:i/>
          <w:iCs/>
        </w:rPr>
        <w:t>86</w:t>
      </w:r>
      <w:r w:rsidRPr="007D5F41">
        <w:t>(2), 420–428. https://doi.org/10.1037/0033-2909.86.2.420</w:t>
      </w:r>
    </w:p>
    <w:p w14:paraId="428A61E4" w14:textId="77777777" w:rsidR="007D5F41" w:rsidRPr="007D5F41" w:rsidRDefault="007D5F41" w:rsidP="007D5F41">
      <w:pPr>
        <w:pStyle w:val="Bibliography"/>
      </w:pPr>
      <w:r w:rsidRPr="007D5F41">
        <w:t xml:space="preserve">Snaith, R. P., Hamilton, M., Morley, S., Humayan, A., Hargreaves, D., &amp; Trigwell, P. (1995). A </w:t>
      </w:r>
      <w:r w:rsidRPr="007D5F41">
        <w:lastRenderedPageBreak/>
        <w:t xml:space="preserve">scale for the assessment of hedonic tone the Snaith-Hamilton Pleasure Scale. </w:t>
      </w:r>
      <w:r w:rsidRPr="007D5F41">
        <w:rPr>
          <w:i/>
          <w:iCs/>
        </w:rPr>
        <w:t>The British Journal of Psychiatry: The Journal of Mental Science</w:t>
      </w:r>
      <w:r w:rsidRPr="007D5F41">
        <w:t xml:space="preserve">, </w:t>
      </w:r>
      <w:r w:rsidRPr="007D5F41">
        <w:rPr>
          <w:i/>
          <w:iCs/>
        </w:rPr>
        <w:t>167</w:t>
      </w:r>
      <w:r w:rsidRPr="007D5F41">
        <w:t>(1), 99–103. https://doi.org/10.1192/bjp.167.1.99</w:t>
      </w:r>
    </w:p>
    <w:p w14:paraId="51DA4B55" w14:textId="77777777" w:rsidR="007D5F41" w:rsidRPr="007D5F41" w:rsidRDefault="007D5F41" w:rsidP="007D5F41">
      <w:pPr>
        <w:pStyle w:val="Bibliography"/>
      </w:pPr>
      <w:r w:rsidRPr="007D5F41">
        <w:t xml:space="preserve">Stringaris, A., Goodman, R., Ferdinando, S., Razdan, V., Muhrer, E., Leibenluft, E., &amp; Brotman, M. A. (2012). The Affective Reactivity Index: A concise irritability scale for clinical and research settings. </w:t>
      </w:r>
      <w:r w:rsidRPr="007D5F41">
        <w:rPr>
          <w:i/>
          <w:iCs/>
        </w:rPr>
        <w:t>Journal of Child Psychology and Psychiatry</w:t>
      </w:r>
      <w:r w:rsidRPr="007D5F41">
        <w:t xml:space="preserve">, </w:t>
      </w:r>
      <w:r w:rsidRPr="007D5F41">
        <w:rPr>
          <w:i/>
          <w:iCs/>
        </w:rPr>
        <w:t>53</w:t>
      </w:r>
      <w:r w:rsidRPr="007D5F41">
        <w:t>, 1109–1117. https://doi.org/10.1111/j.1469-7610.2012.02561.x</w:t>
      </w:r>
    </w:p>
    <w:p w14:paraId="3E88DE1C" w14:textId="77777777" w:rsidR="007D5F41" w:rsidRPr="007D5F41" w:rsidRDefault="007D5F41" w:rsidP="007D5F41">
      <w:pPr>
        <w:pStyle w:val="Bibliography"/>
      </w:pPr>
      <w:r w:rsidRPr="007D5F41">
        <w:t xml:space="preserve">Tetereva, A., Li, J., Deng, J. D., Stringaris, A., &amp; Pat, N. (2022). Capturing brain-cognition relationship: Integrating task-based fMRI across tasks markedly boosts prediction and test-retest reliability. </w:t>
      </w:r>
      <w:r w:rsidRPr="007D5F41">
        <w:rPr>
          <w:i/>
          <w:iCs/>
        </w:rPr>
        <w:t>NeuroImage</w:t>
      </w:r>
      <w:r w:rsidRPr="007D5F41">
        <w:t xml:space="preserve">, </w:t>
      </w:r>
      <w:r w:rsidRPr="007D5F41">
        <w:rPr>
          <w:i/>
          <w:iCs/>
        </w:rPr>
        <w:t>263</w:t>
      </w:r>
      <w:r w:rsidRPr="007D5F41">
        <w:t>, 119588. https://doi.org/10.1016/j.neuroimage.2022.119588</w:t>
      </w:r>
    </w:p>
    <w:p w14:paraId="23BDB708" w14:textId="77777777" w:rsidR="007D5F41" w:rsidRPr="007D5F41" w:rsidRDefault="007D5F41" w:rsidP="007D5F41">
      <w:pPr>
        <w:pStyle w:val="Bibliography"/>
      </w:pPr>
      <w:r w:rsidRPr="007D5F41">
        <w:t xml:space="preserve">Waller, L., Walter, H., Kruschwitz, J. D., Reuter, L., Müller, S., Erk, S., &amp; Veer, I. M. (2017). Evaluating the replicability, specificity, and generalizability of connectome fingerprints. </w:t>
      </w:r>
      <w:r w:rsidRPr="007D5F41">
        <w:rPr>
          <w:i/>
          <w:iCs/>
        </w:rPr>
        <w:t>NeuroImage</w:t>
      </w:r>
      <w:r w:rsidRPr="007D5F41">
        <w:t xml:space="preserve">, </w:t>
      </w:r>
      <w:r w:rsidRPr="007D5F41">
        <w:rPr>
          <w:i/>
          <w:iCs/>
        </w:rPr>
        <w:t>158</w:t>
      </w:r>
      <w:r w:rsidRPr="007D5F41">
        <w:t>, 371–377. https://doi.org/10.1016/j.neuroimage.2017.07.016</w:t>
      </w:r>
    </w:p>
    <w:p w14:paraId="40238619" w14:textId="77777777" w:rsidR="007D5F41" w:rsidRPr="007D5F41" w:rsidRDefault="007D5F41" w:rsidP="007D5F41">
      <w:pPr>
        <w:pStyle w:val="Bibliography"/>
      </w:pPr>
      <w:r w:rsidRPr="007D5F41">
        <w:t xml:space="preserve">Wang, Z., Bridgeford, E., Wang, S., Vogelstein, J. T., &amp; Caffo, B. (2020). Statistical Analysis of Data Repeatability Measures. </w:t>
      </w:r>
      <w:r w:rsidRPr="007D5F41">
        <w:rPr>
          <w:i/>
          <w:iCs/>
        </w:rPr>
        <w:t>ArXiv:2005.11911 [Math, Stat]</w:t>
      </w:r>
      <w:r w:rsidRPr="007D5F41">
        <w:t>. http://arxiv.org/abs/2005.11911</w:t>
      </w:r>
    </w:p>
    <w:p w14:paraId="2DDC3EE8" w14:textId="77777777" w:rsidR="007D5F41" w:rsidRPr="007D5F41" w:rsidRDefault="007D5F41" w:rsidP="007D5F41">
      <w:pPr>
        <w:pStyle w:val="Bibliography"/>
      </w:pPr>
      <w:r w:rsidRPr="007D5F41">
        <w:t xml:space="preserve">Wang, Z., Sair, H. I., Crainiceanu, C., Lindquist, M., Landman, B. A., Resnick, S., Vogelstein, J. T., &amp; Caffo, B. (2021). On statistical tests of functional connectome fingerprinting. </w:t>
      </w:r>
      <w:r w:rsidRPr="007D5F41">
        <w:rPr>
          <w:i/>
          <w:iCs/>
        </w:rPr>
        <w:t>Canadian Journal of Statistics</w:t>
      </w:r>
      <w:r w:rsidRPr="007D5F41">
        <w:t xml:space="preserve">, </w:t>
      </w:r>
      <w:r w:rsidRPr="007D5F41">
        <w:rPr>
          <w:i/>
          <w:iCs/>
        </w:rPr>
        <w:t>49</w:t>
      </w:r>
      <w:r w:rsidRPr="007D5F41">
        <w:t>(1), 63–88. https://doi.org/10.1002/cjs.11591</w:t>
      </w:r>
    </w:p>
    <w:p w14:paraId="75660B3E" w14:textId="77777777" w:rsidR="007D5F41" w:rsidRPr="007D5F41" w:rsidRDefault="007D5F41" w:rsidP="007D5F41">
      <w:pPr>
        <w:pStyle w:val="Bibliography"/>
      </w:pPr>
      <w:r w:rsidRPr="007D5F41">
        <w:t xml:space="preserve">WHO. (2017). </w:t>
      </w:r>
      <w:r w:rsidRPr="007D5F41">
        <w:rPr>
          <w:i/>
          <w:iCs/>
        </w:rPr>
        <w:t>Depression and other common mental disorders: Global health estimates</w:t>
      </w:r>
      <w:r w:rsidRPr="007D5F41">
        <w:t xml:space="preserve"> (p. 24 p.) [Technical documents]. World Health Organization.</w:t>
      </w:r>
    </w:p>
    <w:p w14:paraId="66CA35DE" w14:textId="77777777" w:rsidR="007D5F41" w:rsidRPr="007D5F41" w:rsidRDefault="007D5F41" w:rsidP="007D5F41">
      <w:pPr>
        <w:pStyle w:val="Bibliography"/>
      </w:pPr>
      <w:r w:rsidRPr="007D5F41">
        <w:t xml:space="preserve">Zuo, X.-N., &amp; Xing, X.-X. (2014). Test-retest reliabilities of resting-state FMRI measurements in </w:t>
      </w:r>
      <w:r w:rsidRPr="007D5F41">
        <w:lastRenderedPageBreak/>
        <w:t xml:space="preserve">human brain functional connectomics: A systems neuroscience perspective. </w:t>
      </w:r>
      <w:r w:rsidRPr="007D5F41">
        <w:rPr>
          <w:i/>
          <w:iCs/>
        </w:rPr>
        <w:t>Neuroscience &amp; Biobehavioral Reviews</w:t>
      </w:r>
      <w:r w:rsidRPr="007D5F41">
        <w:t xml:space="preserve">, </w:t>
      </w:r>
      <w:r w:rsidRPr="007D5F41">
        <w:rPr>
          <w:i/>
          <w:iCs/>
        </w:rPr>
        <w:t>45</w:t>
      </w:r>
      <w:r w:rsidRPr="007D5F41">
        <w:t>, 100–118. https://doi.org/10.1016/j.neubiorev.2014.05.009</w:t>
      </w:r>
    </w:p>
    <w:p w14:paraId="768178A9" w14:textId="77777777" w:rsidR="007D5F41" w:rsidRPr="007D5F41" w:rsidRDefault="007D5F41" w:rsidP="007D5F41">
      <w:pPr>
        <w:pStyle w:val="Bibliography"/>
      </w:pPr>
      <w:r w:rsidRPr="007D5F41">
        <w:t xml:space="preserve">Zuo, X.-N., Xu, T., &amp; Milham, M. P. (2019). Harnessing reliability for neuroscience research. </w:t>
      </w:r>
      <w:r w:rsidRPr="007D5F41">
        <w:rPr>
          <w:i/>
          <w:iCs/>
        </w:rPr>
        <w:t>Nature Human Behaviour</w:t>
      </w:r>
      <w:r w:rsidRPr="007D5F41">
        <w:t xml:space="preserve">, </w:t>
      </w:r>
      <w:r w:rsidRPr="007D5F41">
        <w:rPr>
          <w:i/>
          <w:iCs/>
        </w:rPr>
        <w:t>3</w:t>
      </w:r>
      <w:r w:rsidRPr="007D5F41">
        <w:t>(8), Article 8. https://doi.org/10.1038/s41562-019-0655-x</w:t>
      </w:r>
    </w:p>
    <w:p w14:paraId="01F51329" w14:textId="1D83C4EA" w:rsidR="00F14324" w:rsidRPr="00F14324" w:rsidRDefault="00F97C3D" w:rsidP="001533B8">
      <w:pPr>
        <w:rPr>
          <w:szCs w:val="24"/>
        </w:rPr>
      </w:pPr>
      <w:r>
        <w:rPr>
          <w:szCs w:val="24"/>
        </w:rPr>
        <w:fldChar w:fldCharType="end"/>
      </w:r>
    </w:p>
    <w:sectPr w:rsidR="00F14324" w:rsidRPr="00F14324" w:rsidSect="00F3339E">
      <w:footerReference w:type="default" r:id="rId37"/>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269A4" w14:textId="77777777" w:rsidR="005D0151" w:rsidRDefault="005D0151">
      <w:r>
        <w:separator/>
      </w:r>
    </w:p>
  </w:endnote>
  <w:endnote w:type="continuationSeparator" w:id="0">
    <w:p w14:paraId="22DB1423" w14:textId="77777777" w:rsidR="005D0151" w:rsidRDefault="005D0151">
      <w:r>
        <w:continuationSeparator/>
      </w:r>
    </w:p>
  </w:endnote>
  <w:endnote w:type="continuationNotice" w:id="1">
    <w:p w14:paraId="25486513" w14:textId="77777777" w:rsidR="005D0151" w:rsidRDefault="005D01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DA6CF" w14:textId="77777777" w:rsidR="00A96886" w:rsidRDefault="00A968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505082"/>
      <w:docPartObj>
        <w:docPartGallery w:val="Page Numbers (Bottom of Page)"/>
        <w:docPartUnique/>
      </w:docPartObj>
    </w:sdtPr>
    <w:sdtEndPr>
      <w:rPr>
        <w:noProof/>
      </w:rPr>
    </w:sdtEndPr>
    <w:sdtContent>
      <w:p w14:paraId="01898F1F" w14:textId="754B108B" w:rsidR="00CA10E9" w:rsidRDefault="00CA10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29078" w14:textId="7F768998" w:rsidR="002461EE" w:rsidRDefault="002461E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FC231" w14:textId="77777777" w:rsidR="005D0151" w:rsidRDefault="005D0151">
      <w:r>
        <w:separator/>
      </w:r>
    </w:p>
  </w:footnote>
  <w:footnote w:type="continuationSeparator" w:id="0">
    <w:p w14:paraId="5C9C2C25" w14:textId="77777777" w:rsidR="005D0151" w:rsidRDefault="005D0151">
      <w:r>
        <w:continuationSeparator/>
      </w:r>
    </w:p>
  </w:footnote>
  <w:footnote w:type="continuationNotice" w:id="1">
    <w:p w14:paraId="05F55544" w14:textId="77777777" w:rsidR="005D0151" w:rsidRDefault="005D01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0A926" w14:textId="77777777" w:rsidR="00A96886" w:rsidRDefault="00A968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0786"/>
    <w:rsid w:val="00001F56"/>
    <w:rsid w:val="00003633"/>
    <w:rsid w:val="00005506"/>
    <w:rsid w:val="0000747E"/>
    <w:rsid w:val="0000765E"/>
    <w:rsid w:val="0000783D"/>
    <w:rsid w:val="00007995"/>
    <w:rsid w:val="00010E28"/>
    <w:rsid w:val="0001224A"/>
    <w:rsid w:val="000122D7"/>
    <w:rsid w:val="00014A0B"/>
    <w:rsid w:val="00014D6D"/>
    <w:rsid w:val="000160C8"/>
    <w:rsid w:val="000172BC"/>
    <w:rsid w:val="000177D0"/>
    <w:rsid w:val="00020FBA"/>
    <w:rsid w:val="0002119E"/>
    <w:rsid w:val="00022AAE"/>
    <w:rsid w:val="00024BD5"/>
    <w:rsid w:val="00024E89"/>
    <w:rsid w:val="00027B01"/>
    <w:rsid w:val="00030915"/>
    <w:rsid w:val="0003185C"/>
    <w:rsid w:val="000333BB"/>
    <w:rsid w:val="00033732"/>
    <w:rsid w:val="000338AF"/>
    <w:rsid w:val="00035357"/>
    <w:rsid w:val="0003645C"/>
    <w:rsid w:val="00037AA0"/>
    <w:rsid w:val="000405D5"/>
    <w:rsid w:val="00040D0E"/>
    <w:rsid w:val="00041730"/>
    <w:rsid w:val="00042253"/>
    <w:rsid w:val="00046916"/>
    <w:rsid w:val="00051CED"/>
    <w:rsid w:val="0005251B"/>
    <w:rsid w:val="00052787"/>
    <w:rsid w:val="000530C7"/>
    <w:rsid w:val="000542D3"/>
    <w:rsid w:val="00056C39"/>
    <w:rsid w:val="00060CC2"/>
    <w:rsid w:val="00061EE1"/>
    <w:rsid w:val="0006380B"/>
    <w:rsid w:val="00066767"/>
    <w:rsid w:val="00070A24"/>
    <w:rsid w:val="000720DD"/>
    <w:rsid w:val="000753D2"/>
    <w:rsid w:val="00076E3C"/>
    <w:rsid w:val="00077AB8"/>
    <w:rsid w:val="0008058C"/>
    <w:rsid w:val="00082702"/>
    <w:rsid w:val="000837A6"/>
    <w:rsid w:val="000842A4"/>
    <w:rsid w:val="00084B13"/>
    <w:rsid w:val="000904A7"/>
    <w:rsid w:val="00090DD6"/>
    <w:rsid w:val="00094152"/>
    <w:rsid w:val="000A03B6"/>
    <w:rsid w:val="000A39FF"/>
    <w:rsid w:val="000A3D51"/>
    <w:rsid w:val="000A4B12"/>
    <w:rsid w:val="000A4B9B"/>
    <w:rsid w:val="000A61C9"/>
    <w:rsid w:val="000B04AD"/>
    <w:rsid w:val="000B04BE"/>
    <w:rsid w:val="000B1894"/>
    <w:rsid w:val="000B2C68"/>
    <w:rsid w:val="000B33A8"/>
    <w:rsid w:val="000B5589"/>
    <w:rsid w:val="000B597C"/>
    <w:rsid w:val="000B6BFC"/>
    <w:rsid w:val="000C117C"/>
    <w:rsid w:val="000C20AE"/>
    <w:rsid w:val="000C2F6D"/>
    <w:rsid w:val="000C5C07"/>
    <w:rsid w:val="000C64D0"/>
    <w:rsid w:val="000C68CF"/>
    <w:rsid w:val="000D0019"/>
    <w:rsid w:val="000D431F"/>
    <w:rsid w:val="000D5F70"/>
    <w:rsid w:val="000D6888"/>
    <w:rsid w:val="000E106E"/>
    <w:rsid w:val="000E298D"/>
    <w:rsid w:val="000E34CE"/>
    <w:rsid w:val="000E44E0"/>
    <w:rsid w:val="000E52BA"/>
    <w:rsid w:val="000E584E"/>
    <w:rsid w:val="000F09CB"/>
    <w:rsid w:val="000F119F"/>
    <w:rsid w:val="000F16D2"/>
    <w:rsid w:val="000F2B68"/>
    <w:rsid w:val="000F453D"/>
    <w:rsid w:val="000F4749"/>
    <w:rsid w:val="001008C0"/>
    <w:rsid w:val="00103C42"/>
    <w:rsid w:val="001062F9"/>
    <w:rsid w:val="00111740"/>
    <w:rsid w:val="00113040"/>
    <w:rsid w:val="0011325C"/>
    <w:rsid w:val="00115051"/>
    <w:rsid w:val="00116AA6"/>
    <w:rsid w:val="001178F5"/>
    <w:rsid w:val="001178FA"/>
    <w:rsid w:val="00117AD3"/>
    <w:rsid w:val="00126F6F"/>
    <w:rsid w:val="001315AA"/>
    <w:rsid w:val="00132C81"/>
    <w:rsid w:val="001336E5"/>
    <w:rsid w:val="00133835"/>
    <w:rsid w:val="00135CC1"/>
    <w:rsid w:val="0013606B"/>
    <w:rsid w:val="00141750"/>
    <w:rsid w:val="00142015"/>
    <w:rsid w:val="00143003"/>
    <w:rsid w:val="00143947"/>
    <w:rsid w:val="00143BF1"/>
    <w:rsid w:val="001475FF"/>
    <w:rsid w:val="00147B6B"/>
    <w:rsid w:val="00152286"/>
    <w:rsid w:val="001533B8"/>
    <w:rsid w:val="00153C5A"/>
    <w:rsid w:val="00153D1C"/>
    <w:rsid w:val="001543CA"/>
    <w:rsid w:val="00155153"/>
    <w:rsid w:val="00156D57"/>
    <w:rsid w:val="00156D7C"/>
    <w:rsid w:val="0016351D"/>
    <w:rsid w:val="001665DC"/>
    <w:rsid w:val="0016777D"/>
    <w:rsid w:val="00171988"/>
    <w:rsid w:val="00173187"/>
    <w:rsid w:val="0017459C"/>
    <w:rsid w:val="00176199"/>
    <w:rsid w:val="00177B91"/>
    <w:rsid w:val="001818C7"/>
    <w:rsid w:val="001833DE"/>
    <w:rsid w:val="00183F0B"/>
    <w:rsid w:val="00184D2D"/>
    <w:rsid w:val="001865D3"/>
    <w:rsid w:val="001869E6"/>
    <w:rsid w:val="00187136"/>
    <w:rsid w:val="00187319"/>
    <w:rsid w:val="00187B18"/>
    <w:rsid w:val="00190E16"/>
    <w:rsid w:val="0019249E"/>
    <w:rsid w:val="001926DC"/>
    <w:rsid w:val="00193CAD"/>
    <w:rsid w:val="001955AD"/>
    <w:rsid w:val="001957B6"/>
    <w:rsid w:val="001A0941"/>
    <w:rsid w:val="001A32D6"/>
    <w:rsid w:val="001A3D0D"/>
    <w:rsid w:val="001A4E7A"/>
    <w:rsid w:val="001B00D3"/>
    <w:rsid w:val="001B040E"/>
    <w:rsid w:val="001B074C"/>
    <w:rsid w:val="001B6A9C"/>
    <w:rsid w:val="001B7C2C"/>
    <w:rsid w:val="001C3410"/>
    <w:rsid w:val="001C3411"/>
    <w:rsid w:val="001C4D33"/>
    <w:rsid w:val="001C5190"/>
    <w:rsid w:val="001D0751"/>
    <w:rsid w:val="001D0AA7"/>
    <w:rsid w:val="001D1CD7"/>
    <w:rsid w:val="001D23C1"/>
    <w:rsid w:val="001D31B4"/>
    <w:rsid w:val="001D4230"/>
    <w:rsid w:val="001D75D3"/>
    <w:rsid w:val="001E09CC"/>
    <w:rsid w:val="001E09D0"/>
    <w:rsid w:val="001E0CDF"/>
    <w:rsid w:val="001E1E96"/>
    <w:rsid w:val="001E275C"/>
    <w:rsid w:val="001E3CC0"/>
    <w:rsid w:val="001E5E56"/>
    <w:rsid w:val="001E6427"/>
    <w:rsid w:val="001E679E"/>
    <w:rsid w:val="001E793F"/>
    <w:rsid w:val="001F22D6"/>
    <w:rsid w:val="001F3A28"/>
    <w:rsid w:val="001F45E9"/>
    <w:rsid w:val="001F479C"/>
    <w:rsid w:val="001F55B1"/>
    <w:rsid w:val="00200920"/>
    <w:rsid w:val="00201969"/>
    <w:rsid w:val="00204559"/>
    <w:rsid w:val="00210DBA"/>
    <w:rsid w:val="00210DF3"/>
    <w:rsid w:val="002113C5"/>
    <w:rsid w:val="00212E5B"/>
    <w:rsid w:val="0021457B"/>
    <w:rsid w:val="00214E4B"/>
    <w:rsid w:val="0021567F"/>
    <w:rsid w:val="00216856"/>
    <w:rsid w:val="00216DD0"/>
    <w:rsid w:val="00217160"/>
    <w:rsid w:val="002171F8"/>
    <w:rsid w:val="00220E76"/>
    <w:rsid w:val="00223AAC"/>
    <w:rsid w:val="00223CDA"/>
    <w:rsid w:val="00225880"/>
    <w:rsid w:val="00226789"/>
    <w:rsid w:val="00230F44"/>
    <w:rsid w:val="002345C5"/>
    <w:rsid w:val="00235A69"/>
    <w:rsid w:val="00236925"/>
    <w:rsid w:val="002374EA"/>
    <w:rsid w:val="002425EA"/>
    <w:rsid w:val="00243AC2"/>
    <w:rsid w:val="00244136"/>
    <w:rsid w:val="002461EE"/>
    <w:rsid w:val="00246256"/>
    <w:rsid w:val="002470C0"/>
    <w:rsid w:val="00247DA9"/>
    <w:rsid w:val="002516D4"/>
    <w:rsid w:val="00251CD6"/>
    <w:rsid w:val="00252634"/>
    <w:rsid w:val="002531AB"/>
    <w:rsid w:val="00253E09"/>
    <w:rsid w:val="00254556"/>
    <w:rsid w:val="00254583"/>
    <w:rsid w:val="00255964"/>
    <w:rsid w:val="002560A9"/>
    <w:rsid w:val="00256600"/>
    <w:rsid w:val="0025788A"/>
    <w:rsid w:val="00257CAC"/>
    <w:rsid w:val="002604E4"/>
    <w:rsid w:val="00260B7F"/>
    <w:rsid w:val="00264203"/>
    <w:rsid w:val="002644DE"/>
    <w:rsid w:val="00266B82"/>
    <w:rsid w:val="00267CAF"/>
    <w:rsid w:val="00272BB7"/>
    <w:rsid w:val="00273D84"/>
    <w:rsid w:val="00273D91"/>
    <w:rsid w:val="00273E24"/>
    <w:rsid w:val="002744E7"/>
    <w:rsid w:val="00275380"/>
    <w:rsid w:val="00275A17"/>
    <w:rsid w:val="00275C4A"/>
    <w:rsid w:val="00276A6B"/>
    <w:rsid w:val="002771C7"/>
    <w:rsid w:val="002818B8"/>
    <w:rsid w:val="002835C0"/>
    <w:rsid w:val="002862D2"/>
    <w:rsid w:val="00287ECD"/>
    <w:rsid w:val="002903CF"/>
    <w:rsid w:val="002935D7"/>
    <w:rsid w:val="002A22CE"/>
    <w:rsid w:val="002A277C"/>
    <w:rsid w:val="002A61E6"/>
    <w:rsid w:val="002A6243"/>
    <w:rsid w:val="002A74C9"/>
    <w:rsid w:val="002B06A4"/>
    <w:rsid w:val="002B0CE7"/>
    <w:rsid w:val="002B0F54"/>
    <w:rsid w:val="002B111D"/>
    <w:rsid w:val="002B2A6F"/>
    <w:rsid w:val="002B3640"/>
    <w:rsid w:val="002B3953"/>
    <w:rsid w:val="002B3DF0"/>
    <w:rsid w:val="002B3DFE"/>
    <w:rsid w:val="002B48B1"/>
    <w:rsid w:val="002B6CEF"/>
    <w:rsid w:val="002B7C25"/>
    <w:rsid w:val="002C074C"/>
    <w:rsid w:val="002C2400"/>
    <w:rsid w:val="002C2A42"/>
    <w:rsid w:val="002C4074"/>
    <w:rsid w:val="002C537F"/>
    <w:rsid w:val="002C7C3C"/>
    <w:rsid w:val="002C7D1C"/>
    <w:rsid w:val="002D19F7"/>
    <w:rsid w:val="002D1F49"/>
    <w:rsid w:val="002D2232"/>
    <w:rsid w:val="002D3A1E"/>
    <w:rsid w:val="002D674E"/>
    <w:rsid w:val="002D6EED"/>
    <w:rsid w:val="002E06E9"/>
    <w:rsid w:val="002E278E"/>
    <w:rsid w:val="002E357E"/>
    <w:rsid w:val="002E5738"/>
    <w:rsid w:val="002E5FE7"/>
    <w:rsid w:val="002E74D9"/>
    <w:rsid w:val="002F158F"/>
    <w:rsid w:val="002F4023"/>
    <w:rsid w:val="002F42F0"/>
    <w:rsid w:val="002F6675"/>
    <w:rsid w:val="003068B2"/>
    <w:rsid w:val="003070D2"/>
    <w:rsid w:val="00307BD0"/>
    <w:rsid w:val="00307EBC"/>
    <w:rsid w:val="00311D86"/>
    <w:rsid w:val="00313307"/>
    <w:rsid w:val="0031423F"/>
    <w:rsid w:val="003170FD"/>
    <w:rsid w:val="003174F0"/>
    <w:rsid w:val="00317813"/>
    <w:rsid w:val="00322CEA"/>
    <w:rsid w:val="0032713C"/>
    <w:rsid w:val="00330F0B"/>
    <w:rsid w:val="00332BB0"/>
    <w:rsid w:val="003350E6"/>
    <w:rsid w:val="00337310"/>
    <w:rsid w:val="00337732"/>
    <w:rsid w:val="003410B9"/>
    <w:rsid w:val="00342A48"/>
    <w:rsid w:val="0034341B"/>
    <w:rsid w:val="00343A8D"/>
    <w:rsid w:val="00343CA8"/>
    <w:rsid w:val="00344522"/>
    <w:rsid w:val="00345577"/>
    <w:rsid w:val="00346B24"/>
    <w:rsid w:val="00346D9F"/>
    <w:rsid w:val="003470C3"/>
    <w:rsid w:val="003475AD"/>
    <w:rsid w:val="003511BB"/>
    <w:rsid w:val="003531A5"/>
    <w:rsid w:val="00356FFB"/>
    <w:rsid w:val="0035703D"/>
    <w:rsid w:val="00361D90"/>
    <w:rsid w:val="00365144"/>
    <w:rsid w:val="003702DE"/>
    <w:rsid w:val="00372849"/>
    <w:rsid w:val="00374EF6"/>
    <w:rsid w:val="00376899"/>
    <w:rsid w:val="003811CF"/>
    <w:rsid w:val="00382FDC"/>
    <w:rsid w:val="0038534B"/>
    <w:rsid w:val="003857A7"/>
    <w:rsid w:val="00385E26"/>
    <w:rsid w:val="00385F7C"/>
    <w:rsid w:val="00386BBE"/>
    <w:rsid w:val="00386FF3"/>
    <w:rsid w:val="003874E0"/>
    <w:rsid w:val="003940E0"/>
    <w:rsid w:val="00395267"/>
    <w:rsid w:val="00395B3B"/>
    <w:rsid w:val="00397BCC"/>
    <w:rsid w:val="003A1421"/>
    <w:rsid w:val="003A17E5"/>
    <w:rsid w:val="003A3EC7"/>
    <w:rsid w:val="003A4094"/>
    <w:rsid w:val="003A62B0"/>
    <w:rsid w:val="003A7546"/>
    <w:rsid w:val="003A7A5D"/>
    <w:rsid w:val="003B2EF7"/>
    <w:rsid w:val="003B34E1"/>
    <w:rsid w:val="003B35DC"/>
    <w:rsid w:val="003B5104"/>
    <w:rsid w:val="003B52D1"/>
    <w:rsid w:val="003B65E5"/>
    <w:rsid w:val="003B68CD"/>
    <w:rsid w:val="003C0D43"/>
    <w:rsid w:val="003C0EDD"/>
    <w:rsid w:val="003C2DE2"/>
    <w:rsid w:val="003C6EAB"/>
    <w:rsid w:val="003C7E5F"/>
    <w:rsid w:val="003D09BC"/>
    <w:rsid w:val="003D39ED"/>
    <w:rsid w:val="003D4B07"/>
    <w:rsid w:val="003E61DF"/>
    <w:rsid w:val="003E6736"/>
    <w:rsid w:val="003F1137"/>
    <w:rsid w:val="003F31BA"/>
    <w:rsid w:val="003F4CE1"/>
    <w:rsid w:val="003F56C2"/>
    <w:rsid w:val="004009DE"/>
    <w:rsid w:val="004018BA"/>
    <w:rsid w:val="00404BDC"/>
    <w:rsid w:val="0040710F"/>
    <w:rsid w:val="004079E4"/>
    <w:rsid w:val="00412480"/>
    <w:rsid w:val="00413C0D"/>
    <w:rsid w:val="00414F58"/>
    <w:rsid w:val="00416217"/>
    <w:rsid w:val="00421038"/>
    <w:rsid w:val="00424617"/>
    <w:rsid w:val="00424D01"/>
    <w:rsid w:val="00426ADE"/>
    <w:rsid w:val="004274FF"/>
    <w:rsid w:val="00427B67"/>
    <w:rsid w:val="004323B5"/>
    <w:rsid w:val="004327E1"/>
    <w:rsid w:val="00433084"/>
    <w:rsid w:val="00434CE0"/>
    <w:rsid w:val="00436082"/>
    <w:rsid w:val="00436943"/>
    <w:rsid w:val="00440148"/>
    <w:rsid w:val="00440906"/>
    <w:rsid w:val="00441EBC"/>
    <w:rsid w:val="00442677"/>
    <w:rsid w:val="00442B0A"/>
    <w:rsid w:val="00443153"/>
    <w:rsid w:val="00444547"/>
    <w:rsid w:val="00450D03"/>
    <w:rsid w:val="00450FA2"/>
    <w:rsid w:val="004518A3"/>
    <w:rsid w:val="004553F8"/>
    <w:rsid w:val="00456ACA"/>
    <w:rsid w:val="00462F8C"/>
    <w:rsid w:val="0046460A"/>
    <w:rsid w:val="00464B61"/>
    <w:rsid w:val="00465755"/>
    <w:rsid w:val="00465E24"/>
    <w:rsid w:val="00470E67"/>
    <w:rsid w:val="0047176D"/>
    <w:rsid w:val="0047189F"/>
    <w:rsid w:val="004724CA"/>
    <w:rsid w:val="0047624A"/>
    <w:rsid w:val="00476616"/>
    <w:rsid w:val="00483E01"/>
    <w:rsid w:val="00486DDE"/>
    <w:rsid w:val="00487159"/>
    <w:rsid w:val="00490895"/>
    <w:rsid w:val="004913FC"/>
    <w:rsid w:val="004931F8"/>
    <w:rsid w:val="00493D91"/>
    <w:rsid w:val="00496EFD"/>
    <w:rsid w:val="004A159F"/>
    <w:rsid w:val="004A1E4F"/>
    <w:rsid w:val="004A1FED"/>
    <w:rsid w:val="004A3247"/>
    <w:rsid w:val="004A4983"/>
    <w:rsid w:val="004A63A7"/>
    <w:rsid w:val="004A7B32"/>
    <w:rsid w:val="004B14FC"/>
    <w:rsid w:val="004B1981"/>
    <w:rsid w:val="004B3DD1"/>
    <w:rsid w:val="004B6C40"/>
    <w:rsid w:val="004B6CF3"/>
    <w:rsid w:val="004B7592"/>
    <w:rsid w:val="004C0C54"/>
    <w:rsid w:val="004C0F8E"/>
    <w:rsid w:val="004C1852"/>
    <w:rsid w:val="004C1EB3"/>
    <w:rsid w:val="004C28CB"/>
    <w:rsid w:val="004C3A48"/>
    <w:rsid w:val="004C3C5F"/>
    <w:rsid w:val="004C440D"/>
    <w:rsid w:val="004C46B9"/>
    <w:rsid w:val="004D1F4B"/>
    <w:rsid w:val="004D260E"/>
    <w:rsid w:val="004D31D6"/>
    <w:rsid w:val="004D34D5"/>
    <w:rsid w:val="004D3CC4"/>
    <w:rsid w:val="004D427E"/>
    <w:rsid w:val="004E0193"/>
    <w:rsid w:val="004F0CC8"/>
    <w:rsid w:val="004F2DAD"/>
    <w:rsid w:val="004F322E"/>
    <w:rsid w:val="004F514C"/>
    <w:rsid w:val="004F619F"/>
    <w:rsid w:val="004F78C7"/>
    <w:rsid w:val="004F7A05"/>
    <w:rsid w:val="00501406"/>
    <w:rsid w:val="0050160A"/>
    <w:rsid w:val="00501626"/>
    <w:rsid w:val="00501C5D"/>
    <w:rsid w:val="00502FB7"/>
    <w:rsid w:val="00505AC6"/>
    <w:rsid w:val="00507ACE"/>
    <w:rsid w:val="00507CC5"/>
    <w:rsid w:val="005132AA"/>
    <w:rsid w:val="00515C53"/>
    <w:rsid w:val="00516409"/>
    <w:rsid w:val="00521D90"/>
    <w:rsid w:val="005248BA"/>
    <w:rsid w:val="0052561A"/>
    <w:rsid w:val="00525AB3"/>
    <w:rsid w:val="00525C4A"/>
    <w:rsid w:val="00526080"/>
    <w:rsid w:val="00527324"/>
    <w:rsid w:val="0053178E"/>
    <w:rsid w:val="00533636"/>
    <w:rsid w:val="00535F23"/>
    <w:rsid w:val="005367F9"/>
    <w:rsid w:val="00536816"/>
    <w:rsid w:val="00536B76"/>
    <w:rsid w:val="0053723B"/>
    <w:rsid w:val="00537BA1"/>
    <w:rsid w:val="00540938"/>
    <w:rsid w:val="00540B58"/>
    <w:rsid w:val="005431B2"/>
    <w:rsid w:val="00545D55"/>
    <w:rsid w:val="005462D7"/>
    <w:rsid w:val="0055413C"/>
    <w:rsid w:val="00556DAE"/>
    <w:rsid w:val="00557A5A"/>
    <w:rsid w:val="0056165E"/>
    <w:rsid w:val="00561980"/>
    <w:rsid w:val="00563B25"/>
    <w:rsid w:val="00564B24"/>
    <w:rsid w:val="005652E5"/>
    <w:rsid w:val="005660BB"/>
    <w:rsid w:val="005664D9"/>
    <w:rsid w:val="00570305"/>
    <w:rsid w:val="00570A75"/>
    <w:rsid w:val="0057268B"/>
    <w:rsid w:val="00573029"/>
    <w:rsid w:val="00573433"/>
    <w:rsid w:val="00574A12"/>
    <w:rsid w:val="00575E02"/>
    <w:rsid w:val="00576A25"/>
    <w:rsid w:val="00576D68"/>
    <w:rsid w:val="005778A2"/>
    <w:rsid w:val="00577CF0"/>
    <w:rsid w:val="00581189"/>
    <w:rsid w:val="005812D7"/>
    <w:rsid w:val="005818E7"/>
    <w:rsid w:val="00581BD8"/>
    <w:rsid w:val="005820E2"/>
    <w:rsid w:val="00582F0E"/>
    <w:rsid w:val="00584C70"/>
    <w:rsid w:val="00585663"/>
    <w:rsid w:val="005873E1"/>
    <w:rsid w:val="00587E4B"/>
    <w:rsid w:val="00591A28"/>
    <w:rsid w:val="00592B60"/>
    <w:rsid w:val="005944C4"/>
    <w:rsid w:val="005951BE"/>
    <w:rsid w:val="0059562C"/>
    <w:rsid w:val="00596EA8"/>
    <w:rsid w:val="00597533"/>
    <w:rsid w:val="00597793"/>
    <w:rsid w:val="00597B62"/>
    <w:rsid w:val="00597EF2"/>
    <w:rsid w:val="005A0709"/>
    <w:rsid w:val="005A075A"/>
    <w:rsid w:val="005A1232"/>
    <w:rsid w:val="005A16BD"/>
    <w:rsid w:val="005A18DE"/>
    <w:rsid w:val="005A373B"/>
    <w:rsid w:val="005A47C6"/>
    <w:rsid w:val="005B035A"/>
    <w:rsid w:val="005B1A51"/>
    <w:rsid w:val="005B1EF5"/>
    <w:rsid w:val="005B469D"/>
    <w:rsid w:val="005B4EBE"/>
    <w:rsid w:val="005B595E"/>
    <w:rsid w:val="005B60E8"/>
    <w:rsid w:val="005B6F7B"/>
    <w:rsid w:val="005C27E4"/>
    <w:rsid w:val="005C2BD0"/>
    <w:rsid w:val="005C51A1"/>
    <w:rsid w:val="005C6ED1"/>
    <w:rsid w:val="005D0151"/>
    <w:rsid w:val="005D03F5"/>
    <w:rsid w:val="005D0C4F"/>
    <w:rsid w:val="005D3637"/>
    <w:rsid w:val="005D4A09"/>
    <w:rsid w:val="005D5257"/>
    <w:rsid w:val="005D711D"/>
    <w:rsid w:val="005E05CB"/>
    <w:rsid w:val="005E09F7"/>
    <w:rsid w:val="005E72CF"/>
    <w:rsid w:val="005E7E09"/>
    <w:rsid w:val="005F0F9C"/>
    <w:rsid w:val="005F1631"/>
    <w:rsid w:val="005F2408"/>
    <w:rsid w:val="005F25C9"/>
    <w:rsid w:val="005F566E"/>
    <w:rsid w:val="005F5DEA"/>
    <w:rsid w:val="005F5F54"/>
    <w:rsid w:val="005F6FEC"/>
    <w:rsid w:val="00600325"/>
    <w:rsid w:val="0060071E"/>
    <w:rsid w:val="00600BDC"/>
    <w:rsid w:val="00601EC6"/>
    <w:rsid w:val="00603700"/>
    <w:rsid w:val="006039BF"/>
    <w:rsid w:val="006069F4"/>
    <w:rsid w:val="00607198"/>
    <w:rsid w:val="00607523"/>
    <w:rsid w:val="00610DC1"/>
    <w:rsid w:val="0061243E"/>
    <w:rsid w:val="00613747"/>
    <w:rsid w:val="00614BFB"/>
    <w:rsid w:val="00614EA0"/>
    <w:rsid w:val="00616D12"/>
    <w:rsid w:val="00617306"/>
    <w:rsid w:val="00617809"/>
    <w:rsid w:val="00622029"/>
    <w:rsid w:val="00622499"/>
    <w:rsid w:val="0062250C"/>
    <w:rsid w:val="0062319F"/>
    <w:rsid w:val="0062335F"/>
    <w:rsid w:val="00624804"/>
    <w:rsid w:val="006262C7"/>
    <w:rsid w:val="00626464"/>
    <w:rsid w:val="00626CBF"/>
    <w:rsid w:val="006301C0"/>
    <w:rsid w:val="00630CEF"/>
    <w:rsid w:val="00630DAF"/>
    <w:rsid w:val="00632D28"/>
    <w:rsid w:val="0063698E"/>
    <w:rsid w:val="00640F85"/>
    <w:rsid w:val="0064115E"/>
    <w:rsid w:val="00641C1C"/>
    <w:rsid w:val="0064207A"/>
    <w:rsid w:val="00646A34"/>
    <w:rsid w:val="0065137D"/>
    <w:rsid w:val="0065794B"/>
    <w:rsid w:val="00660E19"/>
    <w:rsid w:val="006614D1"/>
    <w:rsid w:val="00661D3D"/>
    <w:rsid w:val="00661F55"/>
    <w:rsid w:val="006628B6"/>
    <w:rsid w:val="00666C5A"/>
    <w:rsid w:val="00672CAA"/>
    <w:rsid w:val="006732D6"/>
    <w:rsid w:val="006744FB"/>
    <w:rsid w:val="006800FB"/>
    <w:rsid w:val="00681F43"/>
    <w:rsid w:val="0068327F"/>
    <w:rsid w:val="006833D5"/>
    <w:rsid w:val="00684927"/>
    <w:rsid w:val="006859FE"/>
    <w:rsid w:val="00690F97"/>
    <w:rsid w:val="00692000"/>
    <w:rsid w:val="00692239"/>
    <w:rsid w:val="00695A57"/>
    <w:rsid w:val="006968EE"/>
    <w:rsid w:val="00697B62"/>
    <w:rsid w:val="00697BB3"/>
    <w:rsid w:val="006A0679"/>
    <w:rsid w:val="006A18ED"/>
    <w:rsid w:val="006A22A0"/>
    <w:rsid w:val="006A3314"/>
    <w:rsid w:val="006A43D4"/>
    <w:rsid w:val="006B165C"/>
    <w:rsid w:val="006B2D9E"/>
    <w:rsid w:val="006B3E38"/>
    <w:rsid w:val="006B7E17"/>
    <w:rsid w:val="006C06F2"/>
    <w:rsid w:val="006C3144"/>
    <w:rsid w:val="006C35D5"/>
    <w:rsid w:val="006D0AFE"/>
    <w:rsid w:val="006D17A9"/>
    <w:rsid w:val="006D30A6"/>
    <w:rsid w:val="006D4357"/>
    <w:rsid w:val="006D5A98"/>
    <w:rsid w:val="006D5FCA"/>
    <w:rsid w:val="006D62BE"/>
    <w:rsid w:val="006E2C10"/>
    <w:rsid w:val="006E3DD1"/>
    <w:rsid w:val="006F0D79"/>
    <w:rsid w:val="006F13E8"/>
    <w:rsid w:val="006F14D6"/>
    <w:rsid w:val="006F281C"/>
    <w:rsid w:val="006F2BEC"/>
    <w:rsid w:val="006F3280"/>
    <w:rsid w:val="00703270"/>
    <w:rsid w:val="007040C3"/>
    <w:rsid w:val="0070500B"/>
    <w:rsid w:val="007050CF"/>
    <w:rsid w:val="00706A21"/>
    <w:rsid w:val="0071099A"/>
    <w:rsid w:val="00714B37"/>
    <w:rsid w:val="007177F2"/>
    <w:rsid w:val="00721269"/>
    <w:rsid w:val="0072244C"/>
    <w:rsid w:val="007245DA"/>
    <w:rsid w:val="0072547C"/>
    <w:rsid w:val="007310CE"/>
    <w:rsid w:val="007338B1"/>
    <w:rsid w:val="00734DB3"/>
    <w:rsid w:val="00741C1D"/>
    <w:rsid w:val="00742032"/>
    <w:rsid w:val="0074337C"/>
    <w:rsid w:val="00743A43"/>
    <w:rsid w:val="00743A55"/>
    <w:rsid w:val="00743F4E"/>
    <w:rsid w:val="007477E9"/>
    <w:rsid w:val="007528BE"/>
    <w:rsid w:val="0075295B"/>
    <w:rsid w:val="00753190"/>
    <w:rsid w:val="0076023A"/>
    <w:rsid w:val="0076207C"/>
    <w:rsid w:val="00766707"/>
    <w:rsid w:val="007667E9"/>
    <w:rsid w:val="007668FC"/>
    <w:rsid w:val="0076734F"/>
    <w:rsid w:val="00767847"/>
    <w:rsid w:val="007715FD"/>
    <w:rsid w:val="0077390D"/>
    <w:rsid w:val="0077393F"/>
    <w:rsid w:val="00776BDF"/>
    <w:rsid w:val="00776E84"/>
    <w:rsid w:val="00780175"/>
    <w:rsid w:val="00782488"/>
    <w:rsid w:val="0078386D"/>
    <w:rsid w:val="0078515A"/>
    <w:rsid w:val="00787FBE"/>
    <w:rsid w:val="007907AB"/>
    <w:rsid w:val="00793A02"/>
    <w:rsid w:val="007A13D0"/>
    <w:rsid w:val="007A1BE5"/>
    <w:rsid w:val="007B00B5"/>
    <w:rsid w:val="007B13BE"/>
    <w:rsid w:val="007B21C3"/>
    <w:rsid w:val="007B3477"/>
    <w:rsid w:val="007B536C"/>
    <w:rsid w:val="007B56B8"/>
    <w:rsid w:val="007B646E"/>
    <w:rsid w:val="007C07CF"/>
    <w:rsid w:val="007C4CDB"/>
    <w:rsid w:val="007C4FE3"/>
    <w:rsid w:val="007C7D64"/>
    <w:rsid w:val="007D0B4E"/>
    <w:rsid w:val="007D19D5"/>
    <w:rsid w:val="007D2EF1"/>
    <w:rsid w:val="007D42F7"/>
    <w:rsid w:val="007D469C"/>
    <w:rsid w:val="007D4BCD"/>
    <w:rsid w:val="007D5ECB"/>
    <w:rsid w:val="007D5F41"/>
    <w:rsid w:val="007D6591"/>
    <w:rsid w:val="007D7DAB"/>
    <w:rsid w:val="007E4AB2"/>
    <w:rsid w:val="007E4CEB"/>
    <w:rsid w:val="007E5D14"/>
    <w:rsid w:val="007F1943"/>
    <w:rsid w:val="007F1CAF"/>
    <w:rsid w:val="007F1CF8"/>
    <w:rsid w:val="007F2C49"/>
    <w:rsid w:val="007F39D6"/>
    <w:rsid w:val="007F4CB9"/>
    <w:rsid w:val="007F62B2"/>
    <w:rsid w:val="007F6C1D"/>
    <w:rsid w:val="007F73DE"/>
    <w:rsid w:val="00800B68"/>
    <w:rsid w:val="00804232"/>
    <w:rsid w:val="008049B0"/>
    <w:rsid w:val="00805FDA"/>
    <w:rsid w:val="00810911"/>
    <w:rsid w:val="00810A16"/>
    <w:rsid w:val="00811A69"/>
    <w:rsid w:val="00813FC6"/>
    <w:rsid w:val="00815BCA"/>
    <w:rsid w:val="00815D4F"/>
    <w:rsid w:val="0081615D"/>
    <w:rsid w:val="00816B06"/>
    <w:rsid w:val="00820B82"/>
    <w:rsid w:val="0082247A"/>
    <w:rsid w:val="00822D77"/>
    <w:rsid w:val="008234E0"/>
    <w:rsid w:val="00824BF9"/>
    <w:rsid w:val="008263DE"/>
    <w:rsid w:val="00826477"/>
    <w:rsid w:val="00827BD9"/>
    <w:rsid w:val="00830760"/>
    <w:rsid w:val="00831352"/>
    <w:rsid w:val="0083214B"/>
    <w:rsid w:val="008327D5"/>
    <w:rsid w:val="00835F20"/>
    <w:rsid w:val="008367F8"/>
    <w:rsid w:val="00837063"/>
    <w:rsid w:val="00840214"/>
    <w:rsid w:val="00841680"/>
    <w:rsid w:val="0084352C"/>
    <w:rsid w:val="0084401A"/>
    <w:rsid w:val="00844A6A"/>
    <w:rsid w:val="008451ED"/>
    <w:rsid w:val="00845329"/>
    <w:rsid w:val="0085749E"/>
    <w:rsid w:val="00860C69"/>
    <w:rsid w:val="00860D13"/>
    <w:rsid w:val="00861E9B"/>
    <w:rsid w:val="008623E0"/>
    <w:rsid w:val="008638E0"/>
    <w:rsid w:val="00863942"/>
    <w:rsid w:val="00865D64"/>
    <w:rsid w:val="0087020A"/>
    <w:rsid w:val="00871588"/>
    <w:rsid w:val="00871969"/>
    <w:rsid w:val="00872788"/>
    <w:rsid w:val="008728D1"/>
    <w:rsid w:val="0087339D"/>
    <w:rsid w:val="00874A96"/>
    <w:rsid w:val="00880D0E"/>
    <w:rsid w:val="00880FFB"/>
    <w:rsid w:val="00881450"/>
    <w:rsid w:val="00881EF1"/>
    <w:rsid w:val="008825D8"/>
    <w:rsid w:val="00882D81"/>
    <w:rsid w:val="0088478E"/>
    <w:rsid w:val="00884E18"/>
    <w:rsid w:val="00885DB8"/>
    <w:rsid w:val="0088627A"/>
    <w:rsid w:val="00887E94"/>
    <w:rsid w:val="0089126A"/>
    <w:rsid w:val="008925C7"/>
    <w:rsid w:val="00893456"/>
    <w:rsid w:val="008961F1"/>
    <w:rsid w:val="00896A0E"/>
    <w:rsid w:val="00896B05"/>
    <w:rsid w:val="0089755D"/>
    <w:rsid w:val="008A2BD4"/>
    <w:rsid w:val="008A2CC7"/>
    <w:rsid w:val="008A4F16"/>
    <w:rsid w:val="008A5E5A"/>
    <w:rsid w:val="008A67E8"/>
    <w:rsid w:val="008A75F7"/>
    <w:rsid w:val="008A7787"/>
    <w:rsid w:val="008A7A04"/>
    <w:rsid w:val="008B115D"/>
    <w:rsid w:val="008B17D1"/>
    <w:rsid w:val="008B265C"/>
    <w:rsid w:val="008B2686"/>
    <w:rsid w:val="008B3764"/>
    <w:rsid w:val="008B563D"/>
    <w:rsid w:val="008B648C"/>
    <w:rsid w:val="008B6A8B"/>
    <w:rsid w:val="008B6C54"/>
    <w:rsid w:val="008C0672"/>
    <w:rsid w:val="008C0E44"/>
    <w:rsid w:val="008C10C7"/>
    <w:rsid w:val="008C35DC"/>
    <w:rsid w:val="008C4E8D"/>
    <w:rsid w:val="008C5485"/>
    <w:rsid w:val="008C54C1"/>
    <w:rsid w:val="008C7704"/>
    <w:rsid w:val="008C7BB0"/>
    <w:rsid w:val="008C7DF8"/>
    <w:rsid w:val="008C7E94"/>
    <w:rsid w:val="008D00F3"/>
    <w:rsid w:val="008D044A"/>
    <w:rsid w:val="008D397A"/>
    <w:rsid w:val="008D4222"/>
    <w:rsid w:val="008D4B37"/>
    <w:rsid w:val="008D63DA"/>
    <w:rsid w:val="008E0BBD"/>
    <w:rsid w:val="008E3FFB"/>
    <w:rsid w:val="008E440E"/>
    <w:rsid w:val="008E56AC"/>
    <w:rsid w:val="008E6D67"/>
    <w:rsid w:val="008F1B29"/>
    <w:rsid w:val="008F1B2A"/>
    <w:rsid w:val="008F1E5F"/>
    <w:rsid w:val="008F2C95"/>
    <w:rsid w:val="008F5263"/>
    <w:rsid w:val="008F7DFA"/>
    <w:rsid w:val="00900949"/>
    <w:rsid w:val="0090250D"/>
    <w:rsid w:val="00902A2F"/>
    <w:rsid w:val="0090498E"/>
    <w:rsid w:val="00904E9C"/>
    <w:rsid w:val="00906C24"/>
    <w:rsid w:val="009077AC"/>
    <w:rsid w:val="00907827"/>
    <w:rsid w:val="009107ED"/>
    <w:rsid w:val="00911354"/>
    <w:rsid w:val="00915100"/>
    <w:rsid w:val="00917474"/>
    <w:rsid w:val="0092319F"/>
    <w:rsid w:val="009260C7"/>
    <w:rsid w:val="0093034C"/>
    <w:rsid w:val="00931C92"/>
    <w:rsid w:val="009325BE"/>
    <w:rsid w:val="00932D9D"/>
    <w:rsid w:val="00932EC0"/>
    <w:rsid w:val="009376C6"/>
    <w:rsid w:val="00937A86"/>
    <w:rsid w:val="00940EDC"/>
    <w:rsid w:val="00941378"/>
    <w:rsid w:val="0094208D"/>
    <w:rsid w:val="00943DBE"/>
    <w:rsid w:val="009445B7"/>
    <w:rsid w:val="00944D93"/>
    <w:rsid w:val="00954020"/>
    <w:rsid w:val="00954FEE"/>
    <w:rsid w:val="00957C6C"/>
    <w:rsid w:val="009628E5"/>
    <w:rsid w:val="0096414A"/>
    <w:rsid w:val="009671A2"/>
    <w:rsid w:val="0097126D"/>
    <w:rsid w:val="0097132B"/>
    <w:rsid w:val="00971533"/>
    <w:rsid w:val="009749A5"/>
    <w:rsid w:val="009749F6"/>
    <w:rsid w:val="00977451"/>
    <w:rsid w:val="00981143"/>
    <w:rsid w:val="00981C51"/>
    <w:rsid w:val="00981F90"/>
    <w:rsid w:val="00982869"/>
    <w:rsid w:val="00983EA6"/>
    <w:rsid w:val="00984BFB"/>
    <w:rsid w:val="009868CE"/>
    <w:rsid w:val="009868E3"/>
    <w:rsid w:val="00991CF9"/>
    <w:rsid w:val="00992524"/>
    <w:rsid w:val="00992A17"/>
    <w:rsid w:val="00993234"/>
    <w:rsid w:val="00993ED4"/>
    <w:rsid w:val="009954B7"/>
    <w:rsid w:val="009A2E63"/>
    <w:rsid w:val="009A4CCB"/>
    <w:rsid w:val="009A52C9"/>
    <w:rsid w:val="009A74BC"/>
    <w:rsid w:val="009B03FD"/>
    <w:rsid w:val="009B1AA8"/>
    <w:rsid w:val="009B3E0E"/>
    <w:rsid w:val="009B63D9"/>
    <w:rsid w:val="009B7045"/>
    <w:rsid w:val="009B730A"/>
    <w:rsid w:val="009B74A9"/>
    <w:rsid w:val="009C04CA"/>
    <w:rsid w:val="009C064E"/>
    <w:rsid w:val="009C154D"/>
    <w:rsid w:val="009C3FCC"/>
    <w:rsid w:val="009C5D6A"/>
    <w:rsid w:val="009C6C92"/>
    <w:rsid w:val="009D16B1"/>
    <w:rsid w:val="009D1CF2"/>
    <w:rsid w:val="009D4696"/>
    <w:rsid w:val="009D623F"/>
    <w:rsid w:val="009E0697"/>
    <w:rsid w:val="009E160B"/>
    <w:rsid w:val="009E1F96"/>
    <w:rsid w:val="009E31AA"/>
    <w:rsid w:val="009E62AD"/>
    <w:rsid w:val="009E6FB2"/>
    <w:rsid w:val="009F28AF"/>
    <w:rsid w:val="009F565F"/>
    <w:rsid w:val="009F587D"/>
    <w:rsid w:val="009F7B31"/>
    <w:rsid w:val="00A01BC4"/>
    <w:rsid w:val="00A045AF"/>
    <w:rsid w:val="00A04F7C"/>
    <w:rsid w:val="00A052B3"/>
    <w:rsid w:val="00A05342"/>
    <w:rsid w:val="00A06AA8"/>
    <w:rsid w:val="00A07638"/>
    <w:rsid w:val="00A10B8A"/>
    <w:rsid w:val="00A11BCD"/>
    <w:rsid w:val="00A11BCF"/>
    <w:rsid w:val="00A11E27"/>
    <w:rsid w:val="00A12003"/>
    <w:rsid w:val="00A14071"/>
    <w:rsid w:val="00A14592"/>
    <w:rsid w:val="00A14C81"/>
    <w:rsid w:val="00A151AB"/>
    <w:rsid w:val="00A16217"/>
    <w:rsid w:val="00A16392"/>
    <w:rsid w:val="00A168CF"/>
    <w:rsid w:val="00A17ADD"/>
    <w:rsid w:val="00A206F3"/>
    <w:rsid w:val="00A21344"/>
    <w:rsid w:val="00A23A33"/>
    <w:rsid w:val="00A2555C"/>
    <w:rsid w:val="00A26B2A"/>
    <w:rsid w:val="00A27ED6"/>
    <w:rsid w:val="00A30F06"/>
    <w:rsid w:val="00A31A2B"/>
    <w:rsid w:val="00A330F5"/>
    <w:rsid w:val="00A339E9"/>
    <w:rsid w:val="00A340B3"/>
    <w:rsid w:val="00A405EB"/>
    <w:rsid w:val="00A41877"/>
    <w:rsid w:val="00A42E25"/>
    <w:rsid w:val="00A4384D"/>
    <w:rsid w:val="00A43D1E"/>
    <w:rsid w:val="00A476EC"/>
    <w:rsid w:val="00A47D05"/>
    <w:rsid w:val="00A47E36"/>
    <w:rsid w:val="00A5049A"/>
    <w:rsid w:val="00A527B3"/>
    <w:rsid w:val="00A53326"/>
    <w:rsid w:val="00A53EA4"/>
    <w:rsid w:val="00A5505C"/>
    <w:rsid w:val="00A562D2"/>
    <w:rsid w:val="00A563D4"/>
    <w:rsid w:val="00A56E9F"/>
    <w:rsid w:val="00A61249"/>
    <w:rsid w:val="00A653A0"/>
    <w:rsid w:val="00A65F00"/>
    <w:rsid w:val="00A6724F"/>
    <w:rsid w:val="00A673E2"/>
    <w:rsid w:val="00A7145E"/>
    <w:rsid w:val="00A72653"/>
    <w:rsid w:val="00A7388C"/>
    <w:rsid w:val="00A73946"/>
    <w:rsid w:val="00A73AD8"/>
    <w:rsid w:val="00A74B59"/>
    <w:rsid w:val="00A76901"/>
    <w:rsid w:val="00A77E03"/>
    <w:rsid w:val="00A806DD"/>
    <w:rsid w:val="00A80C3F"/>
    <w:rsid w:val="00A814D4"/>
    <w:rsid w:val="00A81880"/>
    <w:rsid w:val="00A82B0D"/>
    <w:rsid w:val="00A846F0"/>
    <w:rsid w:val="00A84EAF"/>
    <w:rsid w:val="00A85E8A"/>
    <w:rsid w:val="00A86385"/>
    <w:rsid w:val="00A86BE7"/>
    <w:rsid w:val="00A87B8A"/>
    <w:rsid w:val="00A87F51"/>
    <w:rsid w:val="00A90826"/>
    <w:rsid w:val="00A923AA"/>
    <w:rsid w:val="00A94A94"/>
    <w:rsid w:val="00A95210"/>
    <w:rsid w:val="00A956D4"/>
    <w:rsid w:val="00A96551"/>
    <w:rsid w:val="00A96886"/>
    <w:rsid w:val="00A97435"/>
    <w:rsid w:val="00AA3F2B"/>
    <w:rsid w:val="00AA444B"/>
    <w:rsid w:val="00AA5DC2"/>
    <w:rsid w:val="00AA6335"/>
    <w:rsid w:val="00AA6683"/>
    <w:rsid w:val="00AB2B94"/>
    <w:rsid w:val="00AB358C"/>
    <w:rsid w:val="00AB4F10"/>
    <w:rsid w:val="00AB5662"/>
    <w:rsid w:val="00AB6DE0"/>
    <w:rsid w:val="00AC0FAC"/>
    <w:rsid w:val="00AC1158"/>
    <w:rsid w:val="00AC412D"/>
    <w:rsid w:val="00AC559A"/>
    <w:rsid w:val="00AD0B03"/>
    <w:rsid w:val="00AD0B2E"/>
    <w:rsid w:val="00AD299E"/>
    <w:rsid w:val="00AD57DB"/>
    <w:rsid w:val="00AE053F"/>
    <w:rsid w:val="00AE5F72"/>
    <w:rsid w:val="00AE6D34"/>
    <w:rsid w:val="00AE70C6"/>
    <w:rsid w:val="00AE7349"/>
    <w:rsid w:val="00AE7B51"/>
    <w:rsid w:val="00AF1F6B"/>
    <w:rsid w:val="00AF58A8"/>
    <w:rsid w:val="00AF737C"/>
    <w:rsid w:val="00AF7579"/>
    <w:rsid w:val="00AF76A4"/>
    <w:rsid w:val="00B00750"/>
    <w:rsid w:val="00B11A4D"/>
    <w:rsid w:val="00B1291C"/>
    <w:rsid w:val="00B12DAD"/>
    <w:rsid w:val="00B135E6"/>
    <w:rsid w:val="00B148BA"/>
    <w:rsid w:val="00B21128"/>
    <w:rsid w:val="00B21E7E"/>
    <w:rsid w:val="00B24FC9"/>
    <w:rsid w:val="00B25423"/>
    <w:rsid w:val="00B25F77"/>
    <w:rsid w:val="00B26A4B"/>
    <w:rsid w:val="00B27C2C"/>
    <w:rsid w:val="00B3243F"/>
    <w:rsid w:val="00B33991"/>
    <w:rsid w:val="00B41DD2"/>
    <w:rsid w:val="00B42A89"/>
    <w:rsid w:val="00B43CBE"/>
    <w:rsid w:val="00B4564F"/>
    <w:rsid w:val="00B468D9"/>
    <w:rsid w:val="00B52723"/>
    <w:rsid w:val="00B55F11"/>
    <w:rsid w:val="00B55F12"/>
    <w:rsid w:val="00B60840"/>
    <w:rsid w:val="00B60A71"/>
    <w:rsid w:val="00B63465"/>
    <w:rsid w:val="00B6373C"/>
    <w:rsid w:val="00B64DDE"/>
    <w:rsid w:val="00B65DC3"/>
    <w:rsid w:val="00B66044"/>
    <w:rsid w:val="00B661B1"/>
    <w:rsid w:val="00B664FA"/>
    <w:rsid w:val="00B7040F"/>
    <w:rsid w:val="00B70475"/>
    <w:rsid w:val="00B7388C"/>
    <w:rsid w:val="00B749A7"/>
    <w:rsid w:val="00B74FDD"/>
    <w:rsid w:val="00B76DCA"/>
    <w:rsid w:val="00B77459"/>
    <w:rsid w:val="00B77A51"/>
    <w:rsid w:val="00B8062E"/>
    <w:rsid w:val="00B806E5"/>
    <w:rsid w:val="00B828CF"/>
    <w:rsid w:val="00B83137"/>
    <w:rsid w:val="00B8367D"/>
    <w:rsid w:val="00B85744"/>
    <w:rsid w:val="00B85755"/>
    <w:rsid w:val="00B86A7D"/>
    <w:rsid w:val="00B91B1B"/>
    <w:rsid w:val="00B91C76"/>
    <w:rsid w:val="00B91CB1"/>
    <w:rsid w:val="00B92F81"/>
    <w:rsid w:val="00B93ACA"/>
    <w:rsid w:val="00B97A56"/>
    <w:rsid w:val="00BA552A"/>
    <w:rsid w:val="00BA7044"/>
    <w:rsid w:val="00BB008B"/>
    <w:rsid w:val="00BB12CD"/>
    <w:rsid w:val="00BB1725"/>
    <w:rsid w:val="00BB3586"/>
    <w:rsid w:val="00BB6D14"/>
    <w:rsid w:val="00BB7E92"/>
    <w:rsid w:val="00BB7F1D"/>
    <w:rsid w:val="00BC0414"/>
    <w:rsid w:val="00BC12D9"/>
    <w:rsid w:val="00BC2458"/>
    <w:rsid w:val="00BC712E"/>
    <w:rsid w:val="00BC7166"/>
    <w:rsid w:val="00BD091D"/>
    <w:rsid w:val="00BD0DC4"/>
    <w:rsid w:val="00BD131D"/>
    <w:rsid w:val="00BD2062"/>
    <w:rsid w:val="00BD2FEA"/>
    <w:rsid w:val="00BE0EC8"/>
    <w:rsid w:val="00BE1A87"/>
    <w:rsid w:val="00BE2F06"/>
    <w:rsid w:val="00BE4E22"/>
    <w:rsid w:val="00BE7ABF"/>
    <w:rsid w:val="00BE7F42"/>
    <w:rsid w:val="00BF0476"/>
    <w:rsid w:val="00BF145F"/>
    <w:rsid w:val="00BF251D"/>
    <w:rsid w:val="00BF260D"/>
    <w:rsid w:val="00BF355F"/>
    <w:rsid w:val="00BF6CE4"/>
    <w:rsid w:val="00C01138"/>
    <w:rsid w:val="00C01503"/>
    <w:rsid w:val="00C01B64"/>
    <w:rsid w:val="00C02A93"/>
    <w:rsid w:val="00C02B8F"/>
    <w:rsid w:val="00C0322C"/>
    <w:rsid w:val="00C03389"/>
    <w:rsid w:val="00C11880"/>
    <w:rsid w:val="00C12348"/>
    <w:rsid w:val="00C22304"/>
    <w:rsid w:val="00C225DD"/>
    <w:rsid w:val="00C225E6"/>
    <w:rsid w:val="00C31796"/>
    <w:rsid w:val="00C32068"/>
    <w:rsid w:val="00C36545"/>
    <w:rsid w:val="00C3720A"/>
    <w:rsid w:val="00C373C2"/>
    <w:rsid w:val="00C37CED"/>
    <w:rsid w:val="00C4096D"/>
    <w:rsid w:val="00C41BB3"/>
    <w:rsid w:val="00C437BB"/>
    <w:rsid w:val="00C45B5D"/>
    <w:rsid w:val="00C4745D"/>
    <w:rsid w:val="00C52334"/>
    <w:rsid w:val="00C5314F"/>
    <w:rsid w:val="00C55385"/>
    <w:rsid w:val="00C55426"/>
    <w:rsid w:val="00C5648D"/>
    <w:rsid w:val="00C56B0A"/>
    <w:rsid w:val="00C6095E"/>
    <w:rsid w:val="00C6279E"/>
    <w:rsid w:val="00C62E28"/>
    <w:rsid w:val="00C63453"/>
    <w:rsid w:val="00C64566"/>
    <w:rsid w:val="00C65D26"/>
    <w:rsid w:val="00C66461"/>
    <w:rsid w:val="00C67993"/>
    <w:rsid w:val="00C70282"/>
    <w:rsid w:val="00C718D3"/>
    <w:rsid w:val="00C71C1E"/>
    <w:rsid w:val="00C725AB"/>
    <w:rsid w:val="00C73826"/>
    <w:rsid w:val="00C76585"/>
    <w:rsid w:val="00C80EF8"/>
    <w:rsid w:val="00C81B9B"/>
    <w:rsid w:val="00C83FAC"/>
    <w:rsid w:val="00C84848"/>
    <w:rsid w:val="00C84A5D"/>
    <w:rsid w:val="00C87FB9"/>
    <w:rsid w:val="00C91C54"/>
    <w:rsid w:val="00C93138"/>
    <w:rsid w:val="00C93650"/>
    <w:rsid w:val="00C93963"/>
    <w:rsid w:val="00C94946"/>
    <w:rsid w:val="00CA0B19"/>
    <w:rsid w:val="00CA10E9"/>
    <w:rsid w:val="00CA2068"/>
    <w:rsid w:val="00CA2E26"/>
    <w:rsid w:val="00CA6AF8"/>
    <w:rsid w:val="00CB1188"/>
    <w:rsid w:val="00CB11F1"/>
    <w:rsid w:val="00CB195E"/>
    <w:rsid w:val="00CB1C8F"/>
    <w:rsid w:val="00CB1D54"/>
    <w:rsid w:val="00CB269D"/>
    <w:rsid w:val="00CB4C6D"/>
    <w:rsid w:val="00CB5BD8"/>
    <w:rsid w:val="00CB6C9B"/>
    <w:rsid w:val="00CB742F"/>
    <w:rsid w:val="00CC0027"/>
    <w:rsid w:val="00CC14CE"/>
    <w:rsid w:val="00CC227A"/>
    <w:rsid w:val="00CC2EA5"/>
    <w:rsid w:val="00CC4C28"/>
    <w:rsid w:val="00CC5A8A"/>
    <w:rsid w:val="00CD012C"/>
    <w:rsid w:val="00CD23A7"/>
    <w:rsid w:val="00CD4476"/>
    <w:rsid w:val="00CD48C0"/>
    <w:rsid w:val="00CD4FDB"/>
    <w:rsid w:val="00CD6689"/>
    <w:rsid w:val="00CE115B"/>
    <w:rsid w:val="00CE2DF0"/>
    <w:rsid w:val="00CE2E30"/>
    <w:rsid w:val="00CE362A"/>
    <w:rsid w:val="00CE3994"/>
    <w:rsid w:val="00CE3D66"/>
    <w:rsid w:val="00CE3F85"/>
    <w:rsid w:val="00CE4393"/>
    <w:rsid w:val="00CE4524"/>
    <w:rsid w:val="00CE454C"/>
    <w:rsid w:val="00CE5388"/>
    <w:rsid w:val="00CE6A8C"/>
    <w:rsid w:val="00CE6AD9"/>
    <w:rsid w:val="00CE7338"/>
    <w:rsid w:val="00CF5D07"/>
    <w:rsid w:val="00D009AD"/>
    <w:rsid w:val="00D06A91"/>
    <w:rsid w:val="00D10D8A"/>
    <w:rsid w:val="00D10F5B"/>
    <w:rsid w:val="00D11B9B"/>
    <w:rsid w:val="00D1348F"/>
    <w:rsid w:val="00D141B1"/>
    <w:rsid w:val="00D143EE"/>
    <w:rsid w:val="00D14ACD"/>
    <w:rsid w:val="00D152D7"/>
    <w:rsid w:val="00D163FD"/>
    <w:rsid w:val="00D16A95"/>
    <w:rsid w:val="00D2082F"/>
    <w:rsid w:val="00D26D0E"/>
    <w:rsid w:val="00D27D26"/>
    <w:rsid w:val="00D30420"/>
    <w:rsid w:val="00D34230"/>
    <w:rsid w:val="00D347D1"/>
    <w:rsid w:val="00D35ECB"/>
    <w:rsid w:val="00D36463"/>
    <w:rsid w:val="00D36A8B"/>
    <w:rsid w:val="00D41902"/>
    <w:rsid w:val="00D430AF"/>
    <w:rsid w:val="00D45D35"/>
    <w:rsid w:val="00D46233"/>
    <w:rsid w:val="00D473C6"/>
    <w:rsid w:val="00D50AB8"/>
    <w:rsid w:val="00D50E44"/>
    <w:rsid w:val="00D51F3A"/>
    <w:rsid w:val="00D54FF6"/>
    <w:rsid w:val="00D5516A"/>
    <w:rsid w:val="00D5785D"/>
    <w:rsid w:val="00D57D57"/>
    <w:rsid w:val="00D63149"/>
    <w:rsid w:val="00D6754A"/>
    <w:rsid w:val="00D70607"/>
    <w:rsid w:val="00D7247A"/>
    <w:rsid w:val="00D72C71"/>
    <w:rsid w:val="00D74201"/>
    <w:rsid w:val="00D7506A"/>
    <w:rsid w:val="00D759AC"/>
    <w:rsid w:val="00D75C2C"/>
    <w:rsid w:val="00D8163D"/>
    <w:rsid w:val="00D81F9D"/>
    <w:rsid w:val="00D82B29"/>
    <w:rsid w:val="00D84CAE"/>
    <w:rsid w:val="00D850CE"/>
    <w:rsid w:val="00D85536"/>
    <w:rsid w:val="00D8745D"/>
    <w:rsid w:val="00D9085D"/>
    <w:rsid w:val="00D91009"/>
    <w:rsid w:val="00D910B0"/>
    <w:rsid w:val="00D93809"/>
    <w:rsid w:val="00D93B22"/>
    <w:rsid w:val="00D93CF7"/>
    <w:rsid w:val="00D9694E"/>
    <w:rsid w:val="00D96C98"/>
    <w:rsid w:val="00DA204D"/>
    <w:rsid w:val="00DA4548"/>
    <w:rsid w:val="00DA5377"/>
    <w:rsid w:val="00DA622F"/>
    <w:rsid w:val="00DA7116"/>
    <w:rsid w:val="00DB272D"/>
    <w:rsid w:val="00DB2B51"/>
    <w:rsid w:val="00DB3853"/>
    <w:rsid w:val="00DB3C0C"/>
    <w:rsid w:val="00DB57F9"/>
    <w:rsid w:val="00DC0999"/>
    <w:rsid w:val="00DC15EA"/>
    <w:rsid w:val="00DC2C36"/>
    <w:rsid w:val="00DC71EE"/>
    <w:rsid w:val="00DD0AA4"/>
    <w:rsid w:val="00DD10BD"/>
    <w:rsid w:val="00DD220E"/>
    <w:rsid w:val="00DD223F"/>
    <w:rsid w:val="00DD22AB"/>
    <w:rsid w:val="00DD3028"/>
    <w:rsid w:val="00DD3552"/>
    <w:rsid w:val="00DD3B68"/>
    <w:rsid w:val="00DD6DBF"/>
    <w:rsid w:val="00DD79FB"/>
    <w:rsid w:val="00DE13FF"/>
    <w:rsid w:val="00DE582E"/>
    <w:rsid w:val="00DE596C"/>
    <w:rsid w:val="00DE6D36"/>
    <w:rsid w:val="00DF19BB"/>
    <w:rsid w:val="00DF45D1"/>
    <w:rsid w:val="00DF5A06"/>
    <w:rsid w:val="00DF7AE0"/>
    <w:rsid w:val="00E00415"/>
    <w:rsid w:val="00E0122A"/>
    <w:rsid w:val="00E02C9C"/>
    <w:rsid w:val="00E043EA"/>
    <w:rsid w:val="00E06224"/>
    <w:rsid w:val="00E11144"/>
    <w:rsid w:val="00E12FC7"/>
    <w:rsid w:val="00E141B5"/>
    <w:rsid w:val="00E1515A"/>
    <w:rsid w:val="00E15F7B"/>
    <w:rsid w:val="00E1790E"/>
    <w:rsid w:val="00E17A4B"/>
    <w:rsid w:val="00E20694"/>
    <w:rsid w:val="00E249EF"/>
    <w:rsid w:val="00E24B42"/>
    <w:rsid w:val="00E24F86"/>
    <w:rsid w:val="00E25A16"/>
    <w:rsid w:val="00E26AE8"/>
    <w:rsid w:val="00E31347"/>
    <w:rsid w:val="00E32506"/>
    <w:rsid w:val="00E32AE6"/>
    <w:rsid w:val="00E32DBF"/>
    <w:rsid w:val="00E330E6"/>
    <w:rsid w:val="00E330F7"/>
    <w:rsid w:val="00E3530E"/>
    <w:rsid w:val="00E36240"/>
    <w:rsid w:val="00E404FF"/>
    <w:rsid w:val="00E41886"/>
    <w:rsid w:val="00E4355A"/>
    <w:rsid w:val="00E44844"/>
    <w:rsid w:val="00E45BCE"/>
    <w:rsid w:val="00E462D2"/>
    <w:rsid w:val="00E477CD"/>
    <w:rsid w:val="00E53003"/>
    <w:rsid w:val="00E53952"/>
    <w:rsid w:val="00E5569A"/>
    <w:rsid w:val="00E55946"/>
    <w:rsid w:val="00E56A28"/>
    <w:rsid w:val="00E6325C"/>
    <w:rsid w:val="00E65E44"/>
    <w:rsid w:val="00E66088"/>
    <w:rsid w:val="00E672D2"/>
    <w:rsid w:val="00E703C7"/>
    <w:rsid w:val="00E71118"/>
    <w:rsid w:val="00E73633"/>
    <w:rsid w:val="00E737FB"/>
    <w:rsid w:val="00E75C67"/>
    <w:rsid w:val="00E75CC1"/>
    <w:rsid w:val="00E765BE"/>
    <w:rsid w:val="00E806C2"/>
    <w:rsid w:val="00E81C77"/>
    <w:rsid w:val="00E844C4"/>
    <w:rsid w:val="00E855C7"/>
    <w:rsid w:val="00E858C8"/>
    <w:rsid w:val="00E85A2B"/>
    <w:rsid w:val="00E85BD8"/>
    <w:rsid w:val="00E865C5"/>
    <w:rsid w:val="00E8726C"/>
    <w:rsid w:val="00E9073F"/>
    <w:rsid w:val="00E92B4C"/>
    <w:rsid w:val="00E94087"/>
    <w:rsid w:val="00E941EA"/>
    <w:rsid w:val="00E96D04"/>
    <w:rsid w:val="00E975FA"/>
    <w:rsid w:val="00EA18A5"/>
    <w:rsid w:val="00EA1C97"/>
    <w:rsid w:val="00EA2865"/>
    <w:rsid w:val="00EA36AD"/>
    <w:rsid w:val="00EA56F0"/>
    <w:rsid w:val="00EA78A0"/>
    <w:rsid w:val="00EA7C12"/>
    <w:rsid w:val="00EB1CAA"/>
    <w:rsid w:val="00EB1CAE"/>
    <w:rsid w:val="00EB4E37"/>
    <w:rsid w:val="00EB4FAF"/>
    <w:rsid w:val="00EB6C04"/>
    <w:rsid w:val="00EB7380"/>
    <w:rsid w:val="00EB7C7C"/>
    <w:rsid w:val="00EB7D77"/>
    <w:rsid w:val="00EC09A1"/>
    <w:rsid w:val="00EC3ADA"/>
    <w:rsid w:val="00EC3CC4"/>
    <w:rsid w:val="00EC5028"/>
    <w:rsid w:val="00EC6470"/>
    <w:rsid w:val="00ED0333"/>
    <w:rsid w:val="00ED07A6"/>
    <w:rsid w:val="00ED2E32"/>
    <w:rsid w:val="00ED36A0"/>
    <w:rsid w:val="00ED5E15"/>
    <w:rsid w:val="00ED7632"/>
    <w:rsid w:val="00EE1BD8"/>
    <w:rsid w:val="00EE24C8"/>
    <w:rsid w:val="00EE2921"/>
    <w:rsid w:val="00EE3EC1"/>
    <w:rsid w:val="00EE513C"/>
    <w:rsid w:val="00EE63BF"/>
    <w:rsid w:val="00EE69C6"/>
    <w:rsid w:val="00EE7A60"/>
    <w:rsid w:val="00EF047A"/>
    <w:rsid w:val="00EF1143"/>
    <w:rsid w:val="00EF4B02"/>
    <w:rsid w:val="00F0097C"/>
    <w:rsid w:val="00F017B5"/>
    <w:rsid w:val="00F04E4F"/>
    <w:rsid w:val="00F06E18"/>
    <w:rsid w:val="00F06EF5"/>
    <w:rsid w:val="00F12387"/>
    <w:rsid w:val="00F1407A"/>
    <w:rsid w:val="00F14306"/>
    <w:rsid w:val="00F14324"/>
    <w:rsid w:val="00F157FE"/>
    <w:rsid w:val="00F17677"/>
    <w:rsid w:val="00F17974"/>
    <w:rsid w:val="00F20B82"/>
    <w:rsid w:val="00F220FE"/>
    <w:rsid w:val="00F25397"/>
    <w:rsid w:val="00F31B7F"/>
    <w:rsid w:val="00F3339E"/>
    <w:rsid w:val="00F353B3"/>
    <w:rsid w:val="00F35B50"/>
    <w:rsid w:val="00F36EBD"/>
    <w:rsid w:val="00F417E1"/>
    <w:rsid w:val="00F506AE"/>
    <w:rsid w:val="00F5140A"/>
    <w:rsid w:val="00F55075"/>
    <w:rsid w:val="00F61C30"/>
    <w:rsid w:val="00F61C9E"/>
    <w:rsid w:val="00F62AB2"/>
    <w:rsid w:val="00F6328D"/>
    <w:rsid w:val="00F635D0"/>
    <w:rsid w:val="00F63982"/>
    <w:rsid w:val="00F659B5"/>
    <w:rsid w:val="00F6676C"/>
    <w:rsid w:val="00F66E6C"/>
    <w:rsid w:val="00F67D04"/>
    <w:rsid w:val="00F711AF"/>
    <w:rsid w:val="00F73788"/>
    <w:rsid w:val="00F74CF3"/>
    <w:rsid w:val="00F75A99"/>
    <w:rsid w:val="00F75D7F"/>
    <w:rsid w:val="00F76407"/>
    <w:rsid w:val="00F76772"/>
    <w:rsid w:val="00F77B6A"/>
    <w:rsid w:val="00F8044D"/>
    <w:rsid w:val="00F83DB8"/>
    <w:rsid w:val="00F84B06"/>
    <w:rsid w:val="00F85974"/>
    <w:rsid w:val="00F87A94"/>
    <w:rsid w:val="00F87C5B"/>
    <w:rsid w:val="00F90375"/>
    <w:rsid w:val="00F90DB1"/>
    <w:rsid w:val="00F9130C"/>
    <w:rsid w:val="00F928B7"/>
    <w:rsid w:val="00F92FE5"/>
    <w:rsid w:val="00F93F03"/>
    <w:rsid w:val="00F952EB"/>
    <w:rsid w:val="00F95F48"/>
    <w:rsid w:val="00F964D5"/>
    <w:rsid w:val="00F97BE5"/>
    <w:rsid w:val="00F97BF8"/>
    <w:rsid w:val="00F97C3D"/>
    <w:rsid w:val="00FA1569"/>
    <w:rsid w:val="00FA2E04"/>
    <w:rsid w:val="00FA339D"/>
    <w:rsid w:val="00FB0347"/>
    <w:rsid w:val="00FB0584"/>
    <w:rsid w:val="00FB0BEE"/>
    <w:rsid w:val="00FB1615"/>
    <w:rsid w:val="00FB7628"/>
    <w:rsid w:val="00FC41E0"/>
    <w:rsid w:val="00FC536B"/>
    <w:rsid w:val="00FD0072"/>
    <w:rsid w:val="00FD25E4"/>
    <w:rsid w:val="00FD3DFE"/>
    <w:rsid w:val="00FD47B6"/>
    <w:rsid w:val="00FD5A39"/>
    <w:rsid w:val="00FE05B3"/>
    <w:rsid w:val="00FE0AE0"/>
    <w:rsid w:val="00FE0F2B"/>
    <w:rsid w:val="00FE137B"/>
    <w:rsid w:val="00FE3BEE"/>
    <w:rsid w:val="00FE408C"/>
    <w:rsid w:val="00FE4E75"/>
    <w:rsid w:val="00FF0D8A"/>
    <w:rsid w:val="00FF14EB"/>
    <w:rsid w:val="00FF2E07"/>
    <w:rsid w:val="00FF326F"/>
    <w:rsid w:val="00FF52E9"/>
    <w:rsid w:val="00FF7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paragraph" w:styleId="Heading3">
    <w:name w:val="heading 3"/>
    <w:basedOn w:val="Normal"/>
    <w:next w:val="Normal"/>
    <w:link w:val="Heading3Char"/>
    <w:uiPriority w:val="9"/>
    <w:semiHidden/>
    <w:unhideWhenUsed/>
    <w:qFormat/>
    <w:rsid w:val="00B55F1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20FBA"/>
    <w:pPr>
      <w:tabs>
        <w:tab w:val="center" w:pos="4680"/>
        <w:tab w:val="right" w:pos="9360"/>
      </w:tabs>
    </w:pPr>
  </w:style>
  <w:style w:type="character" w:customStyle="1" w:styleId="HeaderChar">
    <w:name w:val="Header Char"/>
    <w:basedOn w:val="DefaultParagraphFont"/>
    <w:link w:val="Header"/>
    <w:uiPriority w:val="99"/>
    <w:rsid w:val="00020FBA"/>
    <w:rPr>
      <w:rFonts w:ascii="Times New Roman" w:eastAsia="Times New Roman" w:hAnsi="Times New Roman" w:cs="Times New Roman"/>
      <w:sz w:val="24"/>
    </w:rPr>
  </w:style>
  <w:style w:type="paragraph" w:styleId="Footer">
    <w:name w:val="footer"/>
    <w:basedOn w:val="Normal"/>
    <w:link w:val="FooterChar"/>
    <w:uiPriority w:val="99"/>
    <w:unhideWhenUsed/>
    <w:rsid w:val="00020FBA"/>
    <w:pPr>
      <w:tabs>
        <w:tab w:val="center" w:pos="4680"/>
        <w:tab w:val="right" w:pos="9360"/>
      </w:tabs>
    </w:pPr>
  </w:style>
  <w:style w:type="character" w:customStyle="1" w:styleId="FooterChar">
    <w:name w:val="Footer Char"/>
    <w:basedOn w:val="DefaultParagraphFont"/>
    <w:link w:val="Footer"/>
    <w:uiPriority w:val="99"/>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 w:type="character" w:customStyle="1" w:styleId="Heading3Char">
    <w:name w:val="Heading 3 Char"/>
    <w:basedOn w:val="DefaultParagraphFont"/>
    <w:link w:val="Heading3"/>
    <w:uiPriority w:val="9"/>
    <w:semiHidden/>
    <w:rsid w:val="00B55F11"/>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BE1A87"/>
    <w:rPr>
      <w:color w:val="0000FF" w:themeColor="hyperlink"/>
      <w:u w:val="single"/>
    </w:rPr>
  </w:style>
  <w:style w:type="character" w:styleId="UnresolvedMention">
    <w:name w:val="Unresolved Mention"/>
    <w:basedOn w:val="DefaultParagraphFont"/>
    <w:uiPriority w:val="99"/>
    <w:semiHidden/>
    <w:unhideWhenUsed/>
    <w:rsid w:val="00BE1A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hyperlink" Target="http://hpc.nih.gov"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ris.camp@yale.edu"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github.com/transatlantic-comppsych/CATD-ReliabilityAnalysis"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docs.ycrc.yale.edu/"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9C4DDF87671A34C8A51C4AC59AB3C2F" ma:contentTypeVersion="13" ma:contentTypeDescription="Create a new document." ma:contentTypeScope="" ma:versionID="cd536004af30bc3dc1704b295f313652">
  <xsd:schema xmlns:xsd="http://www.w3.org/2001/XMLSchema" xmlns:xs="http://www.w3.org/2001/XMLSchema" xmlns:p="http://schemas.microsoft.com/office/2006/metadata/properties" xmlns:ns3="bf3b0be5-2e87-4b43-806f-1eff7cb78559" xmlns:ns4="7194d0c5-b612-4858-b2fc-73fa22fd5ae1" targetNamespace="http://schemas.microsoft.com/office/2006/metadata/properties" ma:root="true" ma:fieldsID="81b8a0a23c88d7d1f9902919da608cd3" ns3:_="" ns4:_="">
    <xsd:import namespace="bf3b0be5-2e87-4b43-806f-1eff7cb78559"/>
    <xsd:import namespace="7194d0c5-b612-4858-b2fc-73fa22fd5a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3b0be5-2e87-4b43-806f-1eff7cb78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94d0c5-b612-4858-b2fc-73fa22fd5ae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customXml/itemProps2.xml><?xml version="1.0" encoding="utf-8"?>
<ds:datastoreItem xmlns:ds="http://schemas.openxmlformats.org/officeDocument/2006/customXml" ds:itemID="{4FE2A62A-2967-4A32-B8C3-F0BCE19361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3b0be5-2e87-4b43-806f-1eff7cb78559"/>
    <ds:schemaRef ds:uri="7194d0c5-b612-4858-b2fc-73fa22fd5a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74575C-937A-4640-884D-81222C48B81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179DF2-D953-4A08-B1BC-61088FD30C3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30</Pages>
  <Words>33331</Words>
  <Characters>189993</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99</cp:revision>
  <dcterms:created xsi:type="dcterms:W3CDTF">2022-12-16T15:14:00Z</dcterms:created>
  <dcterms:modified xsi:type="dcterms:W3CDTF">2022-12-16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8"&gt;&lt;session id="EJfsIIpj"/&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y fmtid="{D5CDD505-2E9C-101B-9397-08002B2CF9AE}" pid="9" name="ContentTypeId">
    <vt:lpwstr>0x01010019C4DDF87671A34C8A51C4AC59AB3C2F</vt:lpwstr>
  </property>
</Properties>
</file>